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by</w:t>
      </w:r>
    </w:p>
    <w:p w:rsidR="00C85FD6" w:rsidRPr="00F00478" w:rsidRDefault="00024895" w:rsidP="00C85FD6">
      <w:pPr>
        <w:spacing w:after="0"/>
        <w:jc w:val="center"/>
        <w:rPr>
          <w:rFonts w:ascii="Garamond" w:hAnsi="Garamond" w:cs="Times New Roman"/>
          <w:b/>
          <w:smallCaps/>
          <w:sz w:val="24"/>
          <w:szCs w:val="24"/>
        </w:rPr>
      </w:pPr>
      <w:r w:rsidRPr="00F00478">
        <w:rPr>
          <w:rFonts w:ascii="Garamond" w:hAnsi="Garamond" w:cs="Times New Roman"/>
          <w:b/>
          <w:smallCaps/>
          <w:sz w:val="24"/>
          <w:szCs w:val="24"/>
        </w:rPr>
        <w:t>Paweł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r>
        <w:rPr>
          <w:rFonts w:ascii="Garamond" w:hAnsi="Garamond" w:cs="Times New Roman"/>
          <w:b/>
        </w:rPr>
        <w:t>i</w:t>
      </w:r>
      <w:r w:rsidR="00C85FD6" w:rsidRPr="003F2222">
        <w:rPr>
          <w:rFonts w:ascii="Garamond" w:hAnsi="Garamond" w:cs="Times New Roman"/>
          <w:b/>
        </w:rPr>
        <w:t>n partial fulfillment of the requirements</w:t>
      </w:r>
    </w:p>
    <w:p w:rsidR="00C85FD6" w:rsidRPr="003F2222" w:rsidRDefault="00F00478" w:rsidP="00C85FD6">
      <w:pPr>
        <w:spacing w:after="0"/>
        <w:jc w:val="center"/>
        <w:rPr>
          <w:rFonts w:ascii="Garamond" w:hAnsi="Garamond" w:cs="Times New Roman"/>
          <w:b/>
        </w:rPr>
      </w:pPr>
      <w:r>
        <w:rPr>
          <w:rFonts w:ascii="Garamond" w:hAnsi="Garamond" w:cs="Times New Roman"/>
          <w:b/>
        </w:rPr>
        <w:t>f</w:t>
      </w:r>
      <w:r w:rsidR="00C85FD6" w:rsidRPr="003F2222">
        <w:rPr>
          <w:rFonts w:ascii="Garamond" w:hAnsi="Garamond" w:cs="Times New Roman"/>
          <w:b/>
        </w:rPr>
        <w:t xml:space="preserve">or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r>
        <w:rPr>
          <w:rFonts w:ascii="Garamond" w:hAnsi="Garamond" w:cs="Times New Roman"/>
          <w:b/>
        </w:rPr>
        <w:t>a</w:t>
      </w:r>
      <w:r w:rsidR="00407B80" w:rsidRPr="003F2222">
        <w:rPr>
          <w:rFonts w:ascii="Garamond" w:hAnsi="Garamond" w:cs="Times New Roman"/>
          <w:b/>
        </w:rPr>
        <w:t>nd</w:t>
      </w:r>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r>
        <w:rPr>
          <w:rFonts w:ascii="Garamond" w:hAnsi="Garamond" w:cs="Times New Roman"/>
          <w:b/>
        </w:rPr>
        <w:t>a</w:t>
      </w:r>
      <w:r w:rsidR="00024895">
        <w:rPr>
          <w:rFonts w:ascii="Garamond" w:hAnsi="Garamond" w:cs="Times New Roman"/>
          <w:b/>
        </w:rPr>
        <w:t>nd</w:t>
      </w:r>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r>
        <w:rPr>
          <w:rFonts w:ascii="Garamond" w:hAnsi="Garamond" w:cs="Times New Roman"/>
          <w:b/>
        </w:rPr>
        <w:t>a</w:t>
      </w:r>
      <w:r w:rsidR="00C85FD6" w:rsidRPr="003F2222">
        <w:rPr>
          <w:rFonts w:ascii="Garamond" w:hAnsi="Garamond" w:cs="Times New Roman"/>
          <w:b/>
        </w:rPr>
        <w:t>nd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806545">
      <w:pPr>
        <w:pStyle w:val="Heading1"/>
        <w:numPr>
          <w:ilvl w:val="0"/>
          <w:numId w:val="0"/>
        </w:numPr>
        <w:ind w:left="432"/>
        <w:jc w:val="center"/>
        <w:rPr>
          <w:rFonts w:ascii="Garamond" w:hAnsi="Garamond"/>
        </w:rPr>
      </w:pPr>
      <w:bookmarkStart w:id="0" w:name="_Toc423711142"/>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C85FD6">
      <w:pPr>
        <w:spacing w:after="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By </w:t>
      </w:r>
      <w:r w:rsidR="00024895">
        <w:rPr>
          <w:rFonts w:ascii="Garamond" w:hAnsi="Garamond" w:cs="Times New Roman"/>
          <w:b/>
        </w:rPr>
        <w:t>Paweł A. Janowski</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C85FD6">
      <w:pPr>
        <w:spacing w:after="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Ph.D</w:t>
      </w:r>
      <w:r>
        <w:rPr>
          <w:rFonts w:ascii="Garamond" w:hAnsi="Garamond" w:cs="Times New Roman"/>
          <w:b/>
        </w:rPr>
        <w:t xml:space="preserve"> and Darrin M. York Ph.D</w:t>
      </w:r>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jc w:val="both"/>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 xml:space="preserve">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w:t>
      </w:r>
      <w:r w:rsidR="000B6E15">
        <w:rPr>
          <w:rFonts w:ascii="Garamond" w:hAnsi="Garamond" w:cs="Times New Roman"/>
        </w:rPr>
        <w:lastRenderedPageBreak/>
        <w:t>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806545">
      <w:pPr>
        <w:pStyle w:val="Heading1"/>
        <w:numPr>
          <w:ilvl w:val="0"/>
          <w:numId w:val="0"/>
        </w:numPr>
        <w:ind w:left="432"/>
        <w:jc w:val="center"/>
        <w:rPr>
          <w:rFonts w:ascii="Garamond" w:hAnsi="Garamond"/>
        </w:rPr>
      </w:pPr>
      <w:bookmarkStart w:id="1" w:name="_Toc423711143"/>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jc w:val="both"/>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jc w:val="both"/>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jc w:val="both"/>
        <w:rPr>
          <w:rFonts w:ascii="Garamond" w:hAnsi="Garamond" w:cs="Times New Roman"/>
        </w:rPr>
      </w:pPr>
      <w:r>
        <w:rPr>
          <w:rFonts w:ascii="Garamond" w:hAnsi="Garamond" w:cs="Times New Roman"/>
        </w:rPr>
        <w:tab/>
        <w:t>I thank my parents</w:t>
      </w:r>
      <w:r w:rsidR="009F537B">
        <w:rPr>
          <w:rFonts w:ascii="Garamond" w:hAnsi="Garamond" w:cs="Times New Roman"/>
        </w:rPr>
        <w:t>, Jolanta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my </w:t>
      </w:r>
      <w:r w:rsidR="009F537B">
        <w:rPr>
          <w:rFonts w:ascii="Garamond" w:hAnsi="Garamond" w:cs="Times New Roman"/>
        </w:rPr>
        <w:t>family and my friends for all your kindess,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Especially Prof. Karsten Krogh-Jaspersen and Prof. Krzysztof Lewi</w:t>
      </w:r>
      <w:r w:rsidR="00096EFB" w:rsidRPr="00096EFB">
        <w:rPr>
          <w:rFonts w:ascii="Garamond" w:hAnsi="Garamond" w:cs="Times New Roman"/>
        </w:rPr>
        <w:t>ński</w:t>
      </w:r>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jc w:val="both"/>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jc w:val="both"/>
        <w:rPr>
          <w:rFonts w:ascii="Garamond" w:hAnsi="Garamond" w:cs="Times New Roman"/>
        </w:rPr>
      </w:pPr>
      <w:r>
        <w:rPr>
          <w:rFonts w:ascii="Garamond" w:hAnsi="Garamond" w:cs="Times New Roman"/>
        </w:rPr>
        <w:tab/>
        <w:t>I thank my collaborators with whom I have had the enormous fortune of interacting over the course of the last five years. I have learned so much from all of you! Thank you for all of your support and encouragement. In no particular order: David Cerutti, Nigel Moriarty, James Holton, Chunmei Liu,  Paul Adams, Nathaniel Echols, Pavel Afonine, Thomas Terwilleger, Jane Richardson and the entire Phenix team, Greg Warren, Brian Kelley, Anthony Nicholls, Timothy Giese, Jason Swails.</w:t>
      </w:r>
    </w:p>
    <w:p w:rsidR="00981E3D" w:rsidRPr="003F2222" w:rsidRDefault="00981E3D" w:rsidP="00071F18">
      <w:pPr>
        <w:spacing w:after="0"/>
        <w:ind w:firstLine="0"/>
        <w:jc w:val="both"/>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jc w:val="both"/>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3711144"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4325F8"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3711142" w:history="1">
            <w:r w:rsidR="004325F8" w:rsidRPr="00786995">
              <w:rPr>
                <w:rStyle w:val="Hyperlink"/>
                <w:rFonts w:ascii="Garamond" w:hAnsi="Garamond"/>
                <w:noProof/>
              </w:rPr>
              <w:t>Abstract of the dissertation</w:t>
            </w:r>
            <w:r w:rsidR="004325F8">
              <w:rPr>
                <w:noProof/>
                <w:webHidden/>
              </w:rPr>
              <w:tab/>
            </w:r>
            <w:r w:rsidR="004325F8">
              <w:rPr>
                <w:noProof/>
                <w:webHidden/>
              </w:rPr>
              <w:fldChar w:fldCharType="begin"/>
            </w:r>
            <w:r w:rsidR="004325F8">
              <w:rPr>
                <w:noProof/>
                <w:webHidden/>
              </w:rPr>
              <w:instrText xml:space="preserve"> PAGEREF _Toc423711142 \h </w:instrText>
            </w:r>
            <w:r w:rsidR="004325F8">
              <w:rPr>
                <w:noProof/>
                <w:webHidden/>
              </w:rPr>
            </w:r>
            <w:r w:rsidR="004325F8">
              <w:rPr>
                <w:noProof/>
                <w:webHidden/>
              </w:rPr>
              <w:fldChar w:fldCharType="separate"/>
            </w:r>
            <w:r w:rsidR="004325F8">
              <w:rPr>
                <w:noProof/>
                <w:webHidden/>
              </w:rPr>
              <w:t>ii</w:t>
            </w:r>
            <w:r w:rsidR="004325F8">
              <w:rPr>
                <w:noProof/>
                <w:webHidden/>
              </w:rPr>
              <w:fldChar w:fldCharType="end"/>
            </w:r>
          </w:hyperlink>
        </w:p>
        <w:p w:rsidR="004325F8" w:rsidRDefault="004325F8">
          <w:pPr>
            <w:pStyle w:val="TOC1"/>
            <w:tabs>
              <w:tab w:val="right" w:leader="dot" w:pos="8630"/>
            </w:tabs>
            <w:rPr>
              <w:noProof/>
              <w:lang w:eastAsia="en-US"/>
            </w:rPr>
          </w:pPr>
          <w:hyperlink w:anchor="_Toc423711143" w:history="1">
            <w:r w:rsidRPr="00786995">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3711143 \h </w:instrText>
            </w:r>
            <w:r>
              <w:rPr>
                <w:noProof/>
                <w:webHidden/>
              </w:rPr>
            </w:r>
            <w:r>
              <w:rPr>
                <w:noProof/>
                <w:webHidden/>
              </w:rPr>
              <w:fldChar w:fldCharType="separate"/>
            </w:r>
            <w:r>
              <w:rPr>
                <w:noProof/>
                <w:webHidden/>
              </w:rPr>
              <w:t>iv</w:t>
            </w:r>
            <w:r>
              <w:rPr>
                <w:noProof/>
                <w:webHidden/>
              </w:rPr>
              <w:fldChar w:fldCharType="end"/>
            </w:r>
          </w:hyperlink>
        </w:p>
        <w:p w:rsidR="004325F8" w:rsidRDefault="004325F8">
          <w:pPr>
            <w:pStyle w:val="TOC1"/>
            <w:tabs>
              <w:tab w:val="right" w:leader="dot" w:pos="8630"/>
            </w:tabs>
            <w:rPr>
              <w:noProof/>
              <w:lang w:eastAsia="en-US"/>
            </w:rPr>
          </w:pPr>
          <w:hyperlink w:anchor="_Toc423711144" w:history="1">
            <w:r w:rsidRPr="00786995">
              <w:rPr>
                <w:rStyle w:val="Hyperlink"/>
                <w:noProof/>
              </w:rPr>
              <w:t>Contents</w:t>
            </w:r>
            <w:r>
              <w:rPr>
                <w:noProof/>
                <w:webHidden/>
              </w:rPr>
              <w:tab/>
            </w:r>
            <w:r>
              <w:rPr>
                <w:noProof/>
                <w:webHidden/>
              </w:rPr>
              <w:fldChar w:fldCharType="begin"/>
            </w:r>
            <w:r>
              <w:rPr>
                <w:noProof/>
                <w:webHidden/>
              </w:rPr>
              <w:instrText xml:space="preserve"> PAGEREF _Toc423711144 \h </w:instrText>
            </w:r>
            <w:r>
              <w:rPr>
                <w:noProof/>
                <w:webHidden/>
              </w:rPr>
            </w:r>
            <w:r>
              <w:rPr>
                <w:noProof/>
                <w:webHidden/>
              </w:rPr>
              <w:fldChar w:fldCharType="separate"/>
            </w:r>
            <w:r>
              <w:rPr>
                <w:noProof/>
                <w:webHidden/>
              </w:rPr>
              <w:t>vi</w:t>
            </w:r>
            <w:r>
              <w:rPr>
                <w:noProof/>
                <w:webHidden/>
              </w:rPr>
              <w:fldChar w:fldCharType="end"/>
            </w:r>
          </w:hyperlink>
        </w:p>
        <w:p w:rsidR="004325F8" w:rsidRDefault="004325F8">
          <w:pPr>
            <w:pStyle w:val="TOC1"/>
            <w:tabs>
              <w:tab w:val="right" w:leader="dot" w:pos="8630"/>
            </w:tabs>
            <w:rPr>
              <w:noProof/>
              <w:lang w:eastAsia="en-US"/>
            </w:rPr>
          </w:pPr>
          <w:hyperlink w:anchor="_Toc423711145" w:history="1">
            <w:r w:rsidRPr="00786995">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3711145 \h </w:instrText>
            </w:r>
            <w:r>
              <w:rPr>
                <w:noProof/>
                <w:webHidden/>
              </w:rPr>
            </w:r>
            <w:r>
              <w:rPr>
                <w:noProof/>
                <w:webHidden/>
              </w:rPr>
              <w:fldChar w:fldCharType="separate"/>
            </w:r>
            <w:r>
              <w:rPr>
                <w:noProof/>
                <w:webHidden/>
              </w:rPr>
              <w:t>vii</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46" w:history="1">
            <w:r w:rsidRPr="00786995">
              <w:rPr>
                <w:rStyle w:val="Hyperlink"/>
                <w:noProof/>
              </w:rPr>
              <w:t>Section I.</w:t>
            </w:r>
            <w:r>
              <w:rPr>
                <w:noProof/>
                <w:lang w:eastAsia="en-US"/>
              </w:rPr>
              <w:tab/>
            </w:r>
            <w:r w:rsidRPr="00786995">
              <w:rPr>
                <w:rStyle w:val="Hyperlink"/>
                <w:noProof/>
              </w:rPr>
              <w:t>Introduction</w:t>
            </w:r>
            <w:r>
              <w:rPr>
                <w:noProof/>
                <w:webHidden/>
              </w:rPr>
              <w:tab/>
            </w:r>
            <w:r>
              <w:rPr>
                <w:noProof/>
                <w:webHidden/>
              </w:rPr>
              <w:fldChar w:fldCharType="begin"/>
            </w:r>
            <w:r>
              <w:rPr>
                <w:noProof/>
                <w:webHidden/>
              </w:rPr>
              <w:instrText xml:space="preserve"> PAGEREF _Toc423711146 \h </w:instrText>
            </w:r>
            <w:r>
              <w:rPr>
                <w:noProof/>
                <w:webHidden/>
              </w:rPr>
            </w:r>
            <w:r>
              <w:rPr>
                <w:noProof/>
                <w:webHidden/>
              </w:rPr>
              <w:fldChar w:fldCharType="separate"/>
            </w:r>
            <w:r>
              <w:rPr>
                <w:noProof/>
                <w:webHidden/>
              </w:rPr>
              <w:t>1</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47" w:history="1">
            <w:r w:rsidRPr="00786995">
              <w:rPr>
                <w:rStyle w:val="Hyperlink"/>
                <w:noProof/>
              </w:rPr>
              <w:t>Chapter 1.</w:t>
            </w:r>
            <w:r>
              <w:rPr>
                <w:noProof/>
                <w:lang w:eastAsia="en-US"/>
              </w:rPr>
              <w:tab/>
            </w:r>
            <w:r w:rsidRPr="00786995">
              <w:rPr>
                <w:rStyle w:val="Hyperlink"/>
                <w:noProof/>
              </w:rPr>
              <w:t>Introduction and background</w:t>
            </w:r>
            <w:r>
              <w:rPr>
                <w:noProof/>
                <w:webHidden/>
              </w:rPr>
              <w:tab/>
            </w:r>
            <w:r>
              <w:rPr>
                <w:noProof/>
                <w:webHidden/>
              </w:rPr>
              <w:fldChar w:fldCharType="begin"/>
            </w:r>
            <w:r>
              <w:rPr>
                <w:noProof/>
                <w:webHidden/>
              </w:rPr>
              <w:instrText xml:space="preserve"> PAGEREF _Toc423711147 \h </w:instrText>
            </w:r>
            <w:r>
              <w:rPr>
                <w:noProof/>
                <w:webHidden/>
              </w:rPr>
            </w:r>
            <w:r>
              <w:rPr>
                <w:noProof/>
                <w:webHidden/>
              </w:rPr>
              <w:fldChar w:fldCharType="separate"/>
            </w:r>
            <w:r>
              <w:rPr>
                <w:noProof/>
                <w:webHidden/>
              </w:rPr>
              <w:t>1</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48" w:history="1">
            <w:r w:rsidRPr="00786995">
              <w:rPr>
                <w:rStyle w:val="Hyperlink"/>
                <w:noProof/>
              </w:rPr>
              <w:t>Section II.</w:t>
            </w:r>
            <w:r>
              <w:rPr>
                <w:noProof/>
                <w:lang w:eastAsia="en-US"/>
              </w:rPr>
              <w:tab/>
            </w:r>
            <w:r w:rsidRPr="00786995">
              <w:rPr>
                <w:rStyle w:val="Hyperlink"/>
                <w:noProof/>
              </w:rPr>
              <w:t>Developing molecular dynamics of crystals.</w:t>
            </w:r>
            <w:r>
              <w:rPr>
                <w:noProof/>
                <w:webHidden/>
              </w:rPr>
              <w:tab/>
            </w:r>
            <w:r>
              <w:rPr>
                <w:noProof/>
                <w:webHidden/>
              </w:rPr>
              <w:fldChar w:fldCharType="begin"/>
            </w:r>
            <w:r>
              <w:rPr>
                <w:noProof/>
                <w:webHidden/>
              </w:rPr>
              <w:instrText xml:space="preserve"> PAGEREF _Toc423711148 \h </w:instrText>
            </w:r>
            <w:r>
              <w:rPr>
                <w:noProof/>
                <w:webHidden/>
              </w:rPr>
            </w:r>
            <w:r>
              <w:rPr>
                <w:noProof/>
                <w:webHidden/>
              </w:rPr>
              <w:fldChar w:fldCharType="separate"/>
            </w:r>
            <w:r>
              <w:rPr>
                <w:noProof/>
                <w:webHidden/>
              </w:rPr>
              <w:t>16</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49" w:history="1">
            <w:r w:rsidRPr="00786995">
              <w:rPr>
                <w:rStyle w:val="Hyperlink"/>
                <w:noProof/>
              </w:rPr>
              <w:t>Chapter 2.</w:t>
            </w:r>
            <w:r>
              <w:rPr>
                <w:noProof/>
                <w:lang w:eastAsia="en-US"/>
              </w:rPr>
              <w:tab/>
            </w:r>
            <w:r w:rsidRPr="00786995">
              <w:rPr>
                <w:rStyle w:val="Hyperlink"/>
                <w:noProof/>
              </w:rPr>
              <w:t>Fav8 1</w:t>
            </w:r>
            <w:r>
              <w:rPr>
                <w:noProof/>
                <w:webHidden/>
              </w:rPr>
              <w:tab/>
            </w:r>
            <w:r>
              <w:rPr>
                <w:noProof/>
                <w:webHidden/>
              </w:rPr>
              <w:fldChar w:fldCharType="begin"/>
            </w:r>
            <w:r>
              <w:rPr>
                <w:noProof/>
                <w:webHidden/>
              </w:rPr>
              <w:instrText xml:space="preserve"> PAGEREF _Toc423711149 \h </w:instrText>
            </w:r>
            <w:r>
              <w:rPr>
                <w:noProof/>
                <w:webHidden/>
              </w:rPr>
            </w:r>
            <w:r>
              <w:rPr>
                <w:noProof/>
                <w:webHidden/>
              </w:rPr>
              <w:fldChar w:fldCharType="separate"/>
            </w:r>
            <w:r>
              <w:rPr>
                <w:noProof/>
                <w:webHidden/>
              </w:rPr>
              <w:t>16</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0" w:history="1">
            <w:r w:rsidRPr="00786995">
              <w:rPr>
                <w:rStyle w:val="Hyperlink"/>
                <w:noProof/>
              </w:rPr>
              <w:t>Chapter 3.</w:t>
            </w:r>
            <w:r>
              <w:rPr>
                <w:noProof/>
                <w:lang w:eastAsia="en-US"/>
              </w:rPr>
              <w:tab/>
            </w:r>
            <w:r w:rsidRPr="00786995">
              <w:rPr>
                <w:rStyle w:val="Hyperlink"/>
                <w:noProof/>
              </w:rPr>
              <w:t>Fav8 2</w:t>
            </w:r>
            <w:r>
              <w:rPr>
                <w:noProof/>
                <w:webHidden/>
              </w:rPr>
              <w:tab/>
            </w:r>
            <w:r>
              <w:rPr>
                <w:noProof/>
                <w:webHidden/>
              </w:rPr>
              <w:fldChar w:fldCharType="begin"/>
            </w:r>
            <w:r>
              <w:rPr>
                <w:noProof/>
                <w:webHidden/>
              </w:rPr>
              <w:instrText xml:space="preserve"> PAGEREF _Toc423711150 \h </w:instrText>
            </w:r>
            <w:r>
              <w:rPr>
                <w:noProof/>
                <w:webHidden/>
              </w:rPr>
            </w:r>
            <w:r>
              <w:rPr>
                <w:noProof/>
                <w:webHidden/>
              </w:rPr>
              <w:fldChar w:fldCharType="separate"/>
            </w:r>
            <w:r>
              <w:rPr>
                <w:noProof/>
                <w:webHidden/>
              </w:rPr>
              <w:t>17</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1" w:history="1">
            <w:r w:rsidRPr="00786995">
              <w:rPr>
                <w:rStyle w:val="Hyperlink"/>
                <w:noProof/>
              </w:rPr>
              <w:t>Chapter 4.</w:t>
            </w:r>
            <w:r>
              <w:rPr>
                <w:noProof/>
                <w:lang w:eastAsia="en-US"/>
              </w:rPr>
              <w:tab/>
            </w:r>
            <w:r w:rsidRPr="00786995">
              <w:rPr>
                <w:rStyle w:val="Hyperlink"/>
                <w:noProof/>
              </w:rPr>
              <w:t>4lzt</w:t>
            </w:r>
            <w:r>
              <w:rPr>
                <w:noProof/>
                <w:webHidden/>
              </w:rPr>
              <w:tab/>
            </w:r>
            <w:r>
              <w:rPr>
                <w:noProof/>
                <w:webHidden/>
              </w:rPr>
              <w:fldChar w:fldCharType="begin"/>
            </w:r>
            <w:r>
              <w:rPr>
                <w:noProof/>
                <w:webHidden/>
              </w:rPr>
              <w:instrText xml:space="preserve"> PAGEREF _Toc423711151 \h </w:instrText>
            </w:r>
            <w:r>
              <w:rPr>
                <w:noProof/>
                <w:webHidden/>
              </w:rPr>
            </w:r>
            <w:r>
              <w:rPr>
                <w:noProof/>
                <w:webHidden/>
              </w:rPr>
              <w:fldChar w:fldCharType="separate"/>
            </w:r>
            <w:r>
              <w:rPr>
                <w:noProof/>
                <w:webHidden/>
              </w:rPr>
              <w:t>18</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2" w:history="1">
            <w:r w:rsidRPr="00786995">
              <w:rPr>
                <w:rStyle w:val="Hyperlink"/>
                <w:noProof/>
              </w:rPr>
              <w:t>Chapter 5.</w:t>
            </w:r>
            <w:r>
              <w:rPr>
                <w:noProof/>
                <w:lang w:eastAsia="en-US"/>
              </w:rPr>
              <w:tab/>
            </w:r>
            <w:r w:rsidRPr="00786995">
              <w:rPr>
                <w:rStyle w:val="Hyperlink"/>
                <w:noProof/>
              </w:rPr>
              <w:t>DNA/RNA</w:t>
            </w:r>
            <w:r>
              <w:rPr>
                <w:noProof/>
                <w:webHidden/>
              </w:rPr>
              <w:tab/>
            </w:r>
            <w:r>
              <w:rPr>
                <w:noProof/>
                <w:webHidden/>
              </w:rPr>
              <w:fldChar w:fldCharType="begin"/>
            </w:r>
            <w:r>
              <w:rPr>
                <w:noProof/>
                <w:webHidden/>
              </w:rPr>
              <w:instrText xml:space="preserve"> PAGEREF _Toc423711152 \h </w:instrText>
            </w:r>
            <w:r>
              <w:rPr>
                <w:noProof/>
                <w:webHidden/>
              </w:rPr>
            </w:r>
            <w:r>
              <w:rPr>
                <w:noProof/>
                <w:webHidden/>
              </w:rPr>
              <w:fldChar w:fldCharType="separate"/>
            </w:r>
            <w:r>
              <w:rPr>
                <w:noProof/>
                <w:webHidden/>
              </w:rPr>
              <w:t>19</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53" w:history="1">
            <w:r w:rsidRPr="00786995">
              <w:rPr>
                <w:rStyle w:val="Hyperlink"/>
                <w:noProof/>
              </w:rPr>
              <w:t>Section III.</w:t>
            </w:r>
            <w:r>
              <w:rPr>
                <w:noProof/>
                <w:lang w:eastAsia="en-US"/>
              </w:rPr>
              <w:tab/>
            </w:r>
            <w:r w:rsidRPr="00786995">
              <w:rPr>
                <w:rStyle w:val="Hyperlink"/>
                <w:noProof/>
              </w:rPr>
              <w:t>Applications of molecular dynamics of crystals</w:t>
            </w:r>
            <w:r>
              <w:rPr>
                <w:noProof/>
                <w:webHidden/>
              </w:rPr>
              <w:tab/>
            </w:r>
            <w:r>
              <w:rPr>
                <w:noProof/>
                <w:webHidden/>
              </w:rPr>
              <w:fldChar w:fldCharType="begin"/>
            </w:r>
            <w:r>
              <w:rPr>
                <w:noProof/>
                <w:webHidden/>
              </w:rPr>
              <w:instrText xml:space="preserve"> PAGEREF _Toc423711153 \h </w:instrText>
            </w:r>
            <w:r>
              <w:rPr>
                <w:noProof/>
                <w:webHidden/>
              </w:rPr>
            </w:r>
            <w:r>
              <w:rPr>
                <w:noProof/>
                <w:webHidden/>
              </w:rPr>
              <w:fldChar w:fldCharType="separate"/>
            </w:r>
            <w:r>
              <w:rPr>
                <w:noProof/>
                <w:webHidden/>
              </w:rPr>
              <w:t>20</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4" w:history="1">
            <w:r w:rsidRPr="00786995">
              <w:rPr>
                <w:rStyle w:val="Hyperlink"/>
                <w:noProof/>
              </w:rPr>
              <w:t>Chapter 6.</w:t>
            </w:r>
            <w:r>
              <w:rPr>
                <w:noProof/>
                <w:lang w:eastAsia="en-US"/>
              </w:rPr>
              <w:tab/>
            </w:r>
            <w:r w:rsidRPr="00786995">
              <w:rPr>
                <w:rStyle w:val="Hyperlink"/>
                <w:noProof/>
              </w:rPr>
              <w:t>Hairpin</w:t>
            </w:r>
            <w:r>
              <w:rPr>
                <w:noProof/>
                <w:webHidden/>
              </w:rPr>
              <w:tab/>
            </w:r>
            <w:r>
              <w:rPr>
                <w:noProof/>
                <w:webHidden/>
              </w:rPr>
              <w:fldChar w:fldCharType="begin"/>
            </w:r>
            <w:r>
              <w:rPr>
                <w:noProof/>
                <w:webHidden/>
              </w:rPr>
              <w:instrText xml:space="preserve"> PAGEREF _Toc423711154 \h </w:instrText>
            </w:r>
            <w:r>
              <w:rPr>
                <w:noProof/>
                <w:webHidden/>
              </w:rPr>
            </w:r>
            <w:r>
              <w:rPr>
                <w:noProof/>
                <w:webHidden/>
              </w:rPr>
              <w:fldChar w:fldCharType="separate"/>
            </w:r>
            <w:r>
              <w:rPr>
                <w:noProof/>
                <w:webHidden/>
              </w:rPr>
              <w:t>20</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5" w:history="1">
            <w:r w:rsidRPr="00786995">
              <w:rPr>
                <w:rStyle w:val="Hyperlink"/>
                <w:noProof/>
              </w:rPr>
              <w:t>Chapter 7.</w:t>
            </w:r>
            <w:r>
              <w:rPr>
                <w:noProof/>
                <w:lang w:eastAsia="en-US"/>
              </w:rPr>
              <w:tab/>
            </w:r>
            <w:r w:rsidRPr="00786995">
              <w:rPr>
                <w:rStyle w:val="Hyperlink"/>
                <w:noProof/>
              </w:rPr>
              <w:t>RnaseA</w:t>
            </w:r>
            <w:r>
              <w:rPr>
                <w:noProof/>
                <w:webHidden/>
              </w:rPr>
              <w:tab/>
            </w:r>
            <w:r>
              <w:rPr>
                <w:noProof/>
                <w:webHidden/>
              </w:rPr>
              <w:fldChar w:fldCharType="begin"/>
            </w:r>
            <w:r>
              <w:rPr>
                <w:noProof/>
                <w:webHidden/>
              </w:rPr>
              <w:instrText xml:space="preserve"> PAGEREF _Toc423711155 \h </w:instrText>
            </w:r>
            <w:r>
              <w:rPr>
                <w:noProof/>
                <w:webHidden/>
              </w:rPr>
            </w:r>
            <w:r>
              <w:rPr>
                <w:noProof/>
                <w:webHidden/>
              </w:rPr>
              <w:fldChar w:fldCharType="separate"/>
            </w:r>
            <w:r>
              <w:rPr>
                <w:noProof/>
                <w:webHidden/>
              </w:rPr>
              <w:t>21</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56" w:history="1">
            <w:r w:rsidRPr="00786995">
              <w:rPr>
                <w:rStyle w:val="Hyperlink"/>
                <w:noProof/>
              </w:rPr>
              <w:t>Section IV.</w:t>
            </w:r>
            <w:r>
              <w:rPr>
                <w:noProof/>
                <w:lang w:eastAsia="en-US"/>
              </w:rPr>
              <w:tab/>
            </w:r>
            <w:r w:rsidRPr="00786995">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3711156 \h </w:instrText>
            </w:r>
            <w:r>
              <w:rPr>
                <w:noProof/>
                <w:webHidden/>
              </w:rPr>
            </w:r>
            <w:r>
              <w:rPr>
                <w:noProof/>
                <w:webHidden/>
              </w:rPr>
              <w:fldChar w:fldCharType="separate"/>
            </w:r>
            <w:r>
              <w:rPr>
                <w:noProof/>
                <w:webHidden/>
              </w:rPr>
              <w:t>22</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7" w:history="1">
            <w:r w:rsidRPr="00786995">
              <w:rPr>
                <w:rStyle w:val="Hyperlink"/>
                <w:noProof/>
              </w:rPr>
              <w:t>Chapter 8.</w:t>
            </w:r>
            <w:r>
              <w:rPr>
                <w:noProof/>
                <w:lang w:eastAsia="en-US"/>
              </w:rPr>
              <w:tab/>
            </w:r>
            <w:r w:rsidRPr="00786995">
              <w:rPr>
                <w:rStyle w:val="Hyperlink"/>
                <w:noProof/>
              </w:rPr>
              <w:t>AFITT</w:t>
            </w:r>
            <w:r>
              <w:rPr>
                <w:noProof/>
                <w:webHidden/>
              </w:rPr>
              <w:tab/>
            </w:r>
            <w:r>
              <w:rPr>
                <w:noProof/>
                <w:webHidden/>
              </w:rPr>
              <w:fldChar w:fldCharType="begin"/>
            </w:r>
            <w:r>
              <w:rPr>
                <w:noProof/>
                <w:webHidden/>
              </w:rPr>
              <w:instrText xml:space="preserve"> PAGEREF _Toc423711157 \h </w:instrText>
            </w:r>
            <w:r>
              <w:rPr>
                <w:noProof/>
                <w:webHidden/>
              </w:rPr>
            </w:r>
            <w:r>
              <w:rPr>
                <w:noProof/>
                <w:webHidden/>
              </w:rPr>
              <w:fldChar w:fldCharType="separate"/>
            </w:r>
            <w:r>
              <w:rPr>
                <w:noProof/>
                <w:webHidden/>
              </w:rPr>
              <w:t>22</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8" w:history="1">
            <w:r w:rsidRPr="00786995">
              <w:rPr>
                <w:rStyle w:val="Hyperlink"/>
                <w:noProof/>
              </w:rPr>
              <w:t>Chapter 9.</w:t>
            </w:r>
            <w:r>
              <w:rPr>
                <w:noProof/>
                <w:lang w:eastAsia="en-US"/>
              </w:rPr>
              <w:tab/>
            </w:r>
            <w:r w:rsidRPr="00786995">
              <w:rPr>
                <w:rStyle w:val="Hyperlink"/>
                <w:noProof/>
              </w:rPr>
              <w:t>Phenix-Amber</w:t>
            </w:r>
            <w:r>
              <w:rPr>
                <w:noProof/>
                <w:webHidden/>
              </w:rPr>
              <w:tab/>
            </w:r>
            <w:r>
              <w:rPr>
                <w:noProof/>
                <w:webHidden/>
              </w:rPr>
              <w:fldChar w:fldCharType="begin"/>
            </w:r>
            <w:r>
              <w:rPr>
                <w:noProof/>
                <w:webHidden/>
              </w:rPr>
              <w:instrText xml:space="preserve"> PAGEREF _Toc423711158 \h </w:instrText>
            </w:r>
            <w:r>
              <w:rPr>
                <w:noProof/>
                <w:webHidden/>
              </w:rPr>
            </w:r>
            <w:r>
              <w:rPr>
                <w:noProof/>
                <w:webHidden/>
              </w:rPr>
              <w:fldChar w:fldCharType="separate"/>
            </w:r>
            <w:r>
              <w:rPr>
                <w:noProof/>
                <w:webHidden/>
              </w:rPr>
              <w:t>23</w:t>
            </w:r>
            <w:r>
              <w:rPr>
                <w:noProof/>
                <w:webHidden/>
              </w:rPr>
              <w:fldChar w:fldCharType="end"/>
            </w:r>
          </w:hyperlink>
        </w:p>
        <w:p w:rsidR="004325F8" w:rsidRDefault="004325F8">
          <w:pPr>
            <w:pStyle w:val="TOC1"/>
            <w:tabs>
              <w:tab w:val="right" w:leader="dot" w:pos="8630"/>
            </w:tabs>
            <w:rPr>
              <w:noProof/>
              <w:lang w:eastAsia="en-US"/>
            </w:rPr>
          </w:pPr>
          <w:hyperlink w:anchor="_Toc423711159" w:history="1">
            <w:r w:rsidRPr="00786995">
              <w:rPr>
                <w:rStyle w:val="Hyperlink"/>
                <w:noProof/>
              </w:rPr>
              <w:t>Bibliography</w:t>
            </w:r>
            <w:r>
              <w:rPr>
                <w:noProof/>
                <w:webHidden/>
              </w:rPr>
              <w:tab/>
            </w:r>
            <w:r>
              <w:rPr>
                <w:noProof/>
                <w:webHidden/>
              </w:rPr>
              <w:fldChar w:fldCharType="begin"/>
            </w:r>
            <w:r>
              <w:rPr>
                <w:noProof/>
                <w:webHidden/>
              </w:rPr>
              <w:instrText xml:space="preserve"> PAGEREF _Toc423711159 \h </w:instrText>
            </w:r>
            <w:r>
              <w:rPr>
                <w:noProof/>
                <w:webHidden/>
              </w:rPr>
            </w:r>
            <w:r>
              <w:rPr>
                <w:noProof/>
                <w:webHidden/>
              </w:rPr>
              <w:fldChar w:fldCharType="separate"/>
            </w:r>
            <w:r>
              <w:rPr>
                <w:noProof/>
                <w:webHidden/>
              </w:rPr>
              <w:t>24</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806545">
      <w:pPr>
        <w:pStyle w:val="Heading1"/>
        <w:numPr>
          <w:ilvl w:val="0"/>
          <w:numId w:val="0"/>
        </w:numPr>
        <w:ind w:left="432"/>
        <w:jc w:val="center"/>
        <w:rPr>
          <w:rFonts w:ascii="Garamond" w:hAnsi="Garamond"/>
        </w:rPr>
      </w:pPr>
      <w:bookmarkStart w:id="3" w:name="_Toc423711145"/>
      <w:r w:rsidRPr="003F2222">
        <w:rPr>
          <w:rFonts w:ascii="Garamond" w:hAnsi="Garamond"/>
        </w:rPr>
        <w:lastRenderedPageBreak/>
        <w:t>Abbreviations used</w:t>
      </w:r>
      <w:bookmarkEnd w:id="3"/>
    </w:p>
    <w:p w:rsidR="00DA0B6D" w:rsidRDefault="00024895" w:rsidP="00E00A8B">
      <w:pPr>
        <w:spacing w:after="0"/>
        <w:jc w:val="both"/>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jc w:val="both"/>
        <w:rPr>
          <w:rFonts w:ascii="Garamond" w:hAnsi="Garamond" w:cs="Times New Roman"/>
        </w:rPr>
      </w:pPr>
      <w:r>
        <w:rPr>
          <w:rFonts w:ascii="Garamond" w:hAnsi="Garamond" w:cs="Times New Roman"/>
        </w:rPr>
        <w:t>BX – Biomolecular crystallography;</w:t>
      </w:r>
    </w:p>
    <w:p w:rsidR="005C4274" w:rsidRDefault="005C4274" w:rsidP="00E00A8B">
      <w:pPr>
        <w:spacing w:after="0"/>
        <w:jc w:val="both"/>
        <w:rPr>
          <w:rFonts w:ascii="Garamond" w:hAnsi="Garamond" w:cs="Times New Roman"/>
        </w:rPr>
      </w:pPr>
      <w:r>
        <w:rPr>
          <w:rFonts w:ascii="Garamond" w:hAnsi="Garamond" w:cs="Times New Roman"/>
        </w:rPr>
        <w:t>FT – Fourier transform;</w:t>
      </w:r>
    </w:p>
    <w:p w:rsidR="005C4274" w:rsidRDefault="005C4274" w:rsidP="00E00A8B">
      <w:pPr>
        <w:spacing w:after="0"/>
        <w:jc w:val="both"/>
        <w:rPr>
          <w:rFonts w:ascii="Garamond" w:hAnsi="Garamond" w:cs="Times New Roman"/>
        </w:rPr>
      </w:pPr>
      <w:r>
        <w:rPr>
          <w:rFonts w:ascii="Garamond" w:hAnsi="Garamond" w:cs="Times New Roman"/>
        </w:rPr>
        <w:t>Å – Ångstrom;</w:t>
      </w:r>
    </w:p>
    <w:p w:rsidR="00673D91" w:rsidRDefault="00673D91" w:rsidP="00E00A8B">
      <w:pPr>
        <w:spacing w:after="0"/>
        <w:jc w:val="both"/>
        <w:rPr>
          <w:rFonts w:ascii="Garamond" w:hAnsi="Garamond" w:cs="Times New Roman"/>
        </w:rPr>
      </w:pPr>
      <w:r>
        <w:rPr>
          <w:rFonts w:ascii="Garamond" w:hAnsi="Garamond" w:cs="Times New Roman"/>
        </w:rPr>
        <w:t>PDB – Protein Data Bank;</w:t>
      </w:r>
    </w:p>
    <w:p w:rsidR="007E510F" w:rsidRDefault="007E510F" w:rsidP="00E00A8B">
      <w:pPr>
        <w:spacing w:after="0"/>
        <w:jc w:val="both"/>
        <w:rPr>
          <w:rFonts w:ascii="Garamond" w:hAnsi="Garamond" w:cs="Times New Roman"/>
        </w:rPr>
      </w:pPr>
      <w:r>
        <w:rPr>
          <w:rFonts w:ascii="Garamond" w:hAnsi="Garamond" w:cs="Times New Roman"/>
        </w:rPr>
        <w:t xml:space="preserve">NVE </w:t>
      </w:r>
      <w:r>
        <w:rPr>
          <w:rFonts w:ascii="Garamond" w:hAnsi="Garamond" w:cs="Times New Roman"/>
        </w:rPr>
        <w:t>–</w:t>
      </w:r>
      <w:r>
        <w:rPr>
          <w:rFonts w:ascii="Garamond" w:hAnsi="Garamond" w:cs="Times New Roman"/>
        </w:rPr>
        <w:t xml:space="preserve"> microcanonical ensemble;</w:t>
      </w:r>
    </w:p>
    <w:p w:rsidR="007E510F" w:rsidRDefault="007E510F" w:rsidP="00E00A8B">
      <w:pPr>
        <w:spacing w:after="0"/>
        <w:jc w:val="both"/>
        <w:rPr>
          <w:rFonts w:ascii="Garamond" w:hAnsi="Garamond" w:cs="Times New Roman"/>
        </w:rPr>
      </w:pPr>
      <w:r>
        <w:rPr>
          <w:rFonts w:ascii="Garamond" w:hAnsi="Garamond" w:cs="Times New Roman"/>
        </w:rPr>
        <w:t>NVT – canonical ensemble;</w:t>
      </w:r>
    </w:p>
    <w:p w:rsidR="007E510F" w:rsidRDefault="007E510F" w:rsidP="00E00A8B">
      <w:pPr>
        <w:spacing w:after="0"/>
        <w:jc w:val="both"/>
        <w:rPr>
          <w:rFonts w:ascii="Garamond" w:hAnsi="Garamond" w:cs="Times New Roman"/>
        </w:rPr>
      </w:pPr>
      <w:r>
        <w:rPr>
          <w:rFonts w:ascii="Garamond" w:hAnsi="Garamond" w:cs="Times New Roman"/>
        </w:rPr>
        <w:t>NPT – isobaric-isothermal ensemble;</w:t>
      </w:r>
    </w:p>
    <w:p w:rsidR="007E510F" w:rsidRDefault="007E510F" w:rsidP="00E00A8B">
      <w:pPr>
        <w:spacing w:after="0"/>
        <w:jc w:val="both"/>
        <w:rPr>
          <w:rFonts w:ascii="Garamond" w:hAnsi="Garamond" w:cs="Times New Roman"/>
        </w:rPr>
      </w:pPr>
      <w:r>
        <w:rPr>
          <w:rFonts w:ascii="Garamond" w:hAnsi="Garamond" w:cs="Times New Roman"/>
        </w:rPr>
        <w:t>ps – picosecond;</w:t>
      </w:r>
    </w:p>
    <w:p w:rsidR="007E510F" w:rsidRDefault="007E510F" w:rsidP="00E00A8B">
      <w:pPr>
        <w:spacing w:after="0"/>
        <w:jc w:val="both"/>
        <w:rPr>
          <w:rFonts w:ascii="Garamond" w:hAnsi="Garamond" w:cs="Times New Roman"/>
        </w:rPr>
      </w:pPr>
      <w:r>
        <w:rPr>
          <w:rFonts w:ascii="Garamond" w:hAnsi="Garamond" w:cs="Times New Roman"/>
        </w:rPr>
        <w:t>fs – femtosecond;</w:t>
      </w:r>
    </w:p>
    <w:p w:rsidR="007E510F" w:rsidRDefault="007E510F" w:rsidP="00E00A8B">
      <w:pPr>
        <w:spacing w:after="0"/>
        <w:jc w:val="both"/>
        <w:rPr>
          <w:rFonts w:ascii="Garamond" w:hAnsi="Garamond" w:cs="Times New Roman"/>
        </w:rPr>
      </w:pPr>
      <w:r>
        <w:rPr>
          <w:rFonts w:ascii="Garamond" w:hAnsi="Garamond" w:cs="Times New Roman"/>
        </w:rPr>
        <w:t>ns – nanosecond;</w:t>
      </w:r>
    </w:p>
    <w:p w:rsidR="007E510F" w:rsidRDefault="007E510F" w:rsidP="00E00A8B">
      <w:pPr>
        <w:spacing w:after="0"/>
        <w:jc w:val="both"/>
        <w:rPr>
          <w:rFonts w:ascii="Garamond" w:hAnsi="Garamond" w:cs="Times New Roman"/>
        </w:rPr>
      </w:pPr>
      <w:r>
        <w:rPr>
          <w:rFonts w:ascii="Garamond" w:hAnsi="Garamond" w:cs="Times New Roman"/>
        </w:rPr>
        <w:t>μs – microsecond;</w:t>
      </w:r>
    </w:p>
    <w:p w:rsidR="007E510F" w:rsidRDefault="007E510F" w:rsidP="00E00A8B">
      <w:pPr>
        <w:spacing w:after="0"/>
        <w:jc w:val="both"/>
        <w:rPr>
          <w:rFonts w:ascii="Garamond" w:hAnsi="Garamond" w:cs="Times New Roman"/>
        </w:rPr>
      </w:pPr>
      <w:r>
        <w:rPr>
          <w:rFonts w:ascii="Garamond" w:hAnsi="Garamond" w:cs="Times New Roman"/>
        </w:rPr>
        <w:t>ms – millisecond;</w:t>
      </w:r>
    </w:p>
    <w:p w:rsidR="007E510F" w:rsidRDefault="007E510F" w:rsidP="00E00A8B">
      <w:pPr>
        <w:spacing w:after="0"/>
        <w:jc w:val="both"/>
        <w:rPr>
          <w:rFonts w:ascii="Garamond" w:hAnsi="Garamond" w:cs="Times New Roman"/>
        </w:rPr>
      </w:pPr>
      <w:r>
        <w:rPr>
          <w:rFonts w:ascii="Garamond" w:hAnsi="Garamond" w:cs="Times New Roman"/>
        </w:rPr>
        <w:t>PME – particle mesh Ewald;</w:t>
      </w:r>
    </w:p>
    <w:p w:rsidR="007E510F" w:rsidRDefault="007E510F" w:rsidP="00E00A8B">
      <w:pPr>
        <w:spacing w:after="0"/>
        <w:jc w:val="both"/>
        <w:rPr>
          <w:rFonts w:ascii="Garamond" w:hAnsi="Garamond" w:cs="Times New Roman"/>
        </w:rPr>
      </w:pPr>
      <w:r>
        <w:rPr>
          <w:rFonts w:ascii="Garamond" w:hAnsi="Garamond" w:cs="Times New Roman"/>
        </w:rPr>
        <w:t>PBC – periodic boundary conditions;</w:t>
      </w:r>
    </w:p>
    <w:p w:rsidR="005C4274" w:rsidRDefault="005C4274" w:rsidP="00E00A8B">
      <w:pPr>
        <w:spacing w:after="0"/>
        <w:jc w:val="both"/>
        <w:rPr>
          <w:rFonts w:ascii="Garamond" w:hAnsi="Garamond" w:cs="Times New Roman"/>
        </w:rPr>
      </w:pPr>
    </w:p>
    <w:p w:rsidR="005E5BF9" w:rsidRPr="003F2222" w:rsidRDefault="005E5BF9" w:rsidP="00E00A8B">
      <w:pPr>
        <w:spacing w:after="0"/>
        <w:jc w:val="both"/>
        <w:rPr>
          <w:rFonts w:ascii="Garamond" w:hAnsi="Garamond" w:cs="Times New Roman"/>
        </w:rPr>
      </w:pPr>
    </w:p>
    <w:p w:rsidR="003470A7" w:rsidRPr="003F2222" w:rsidRDefault="00A34D1F" w:rsidP="00E00A8B">
      <w:pPr>
        <w:jc w:val="both"/>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jc w:val="both"/>
        <w:rPr>
          <w:rFonts w:ascii="Garamond" w:hAnsi="Garamond" w:cs="Times New Roman"/>
        </w:rPr>
      </w:pPr>
    </w:p>
    <w:p w:rsidR="00A9191E" w:rsidRDefault="002B11FA" w:rsidP="00141E4E">
      <w:pPr>
        <w:pStyle w:val="Heading1"/>
      </w:pPr>
      <w:bookmarkStart w:id="4" w:name="_Toc423711146"/>
      <w:r w:rsidRPr="00256B9A">
        <w:t>Introduction</w:t>
      </w:r>
      <w:bookmarkEnd w:id="4"/>
    </w:p>
    <w:p w:rsidR="00141E4E" w:rsidRPr="00141E4E" w:rsidRDefault="00141E4E" w:rsidP="00141E4E">
      <w:pPr>
        <w:pStyle w:val="Heading2"/>
      </w:pPr>
      <w:bookmarkStart w:id="5" w:name="_Toc423711147"/>
      <w:r>
        <w:t>Introduction and background</w:t>
      </w:r>
      <w:bookmarkEnd w:id="5"/>
    </w:p>
    <w:p w:rsidR="004E6F27" w:rsidRPr="003F2222" w:rsidRDefault="004E6F27" w:rsidP="00673D91">
      <w:pPr>
        <w:spacing w:after="0"/>
        <w:jc w:val="both"/>
        <w:rPr>
          <w:rFonts w:ascii="Garamond" w:hAnsi="Garamond"/>
        </w:rPr>
      </w:pPr>
    </w:p>
    <w:p w:rsidR="000352EF" w:rsidRDefault="00AB5495" w:rsidP="00673D91">
      <w:pPr>
        <w:jc w:val="both"/>
        <w:rPr>
          <w:rFonts w:ascii="Garamond" w:hAnsi="Garamond"/>
        </w:rPr>
      </w:pPr>
      <w:r>
        <w:rPr>
          <w:rFonts w:ascii="Garamond" w:hAnsi="Garamond"/>
        </w:rPr>
        <w:t>When</w:t>
      </w:r>
      <w:r w:rsidR="000352EF">
        <w:rPr>
          <w:rFonts w:ascii="Garamond" w:hAnsi="Garamond"/>
        </w:rPr>
        <w:t>, during my initial visit to Rutgers,</w:t>
      </w:r>
      <w:r>
        <w:rPr>
          <w:rFonts w:ascii="Garamond" w:hAnsi="Garamond"/>
        </w:rPr>
        <w:t xml:space="preserve"> Prof. David Case </w:t>
      </w:r>
      <w:r w:rsidR="000352EF">
        <w:rPr>
          <w:rFonts w:ascii="Garamond" w:hAnsi="Garamond"/>
        </w:rPr>
        <w:t xml:space="preserve">first </w:t>
      </w:r>
      <w:r>
        <w:rPr>
          <w:rFonts w:ascii="Garamond" w:hAnsi="Garamond"/>
        </w:rPr>
        <w:t xml:space="preserve">mentioned the idea of </w:t>
      </w:r>
      <w:r w:rsidR="000352EF">
        <w:rPr>
          <w:rFonts w:ascii="Garamond" w:hAnsi="Garamond"/>
        </w:rPr>
        <w:t xml:space="preserve">improving crystallography through molecular dynamics of crystals, I felt a tinge of excitement. I had studied crystallography for two semesters during my undergraduate coursework at Jagiellonian University in Krakow. Lectures were eloquently delivered by one of the best teachers I’ve ever had, Prof. Krzysztof Lewiński. However, despite all my effort I could not grasp the essence of how a seemingly random pattern of dots on a sheet of paper could be turned into a three dimensional model of a biomolecule. I liked crystallography, but I also respected it and I feared it because I felt like there was something powerfully beautiful and mysterious about it. So when Dr. Case floated this idea of molecular dynamics of </w:t>
      </w:r>
      <w:r w:rsidR="00414F7C">
        <w:rPr>
          <w:rFonts w:ascii="Garamond" w:hAnsi="Garamond"/>
        </w:rPr>
        <w:t xml:space="preserve">crystals I was excited: here was a chance to make up for my previous failing, to finally come to understand crystallography or to die trying. And to do that by using the molecular dynamics that I wanted to focus my </w:t>
      </w:r>
      <w:r w:rsidR="0082463C">
        <w:rPr>
          <w:rFonts w:ascii="Garamond" w:hAnsi="Garamond"/>
        </w:rPr>
        <w:t>Ph.D.</w:t>
      </w:r>
      <w:r w:rsidR="00414F7C">
        <w:rPr>
          <w:rFonts w:ascii="Garamond" w:hAnsi="Garamond"/>
        </w:rPr>
        <w:t xml:space="preserve"> studies on… it was the perfect project.</w:t>
      </w:r>
    </w:p>
    <w:p w:rsidR="00414F7C" w:rsidRDefault="00414F7C" w:rsidP="00673D91">
      <w:pPr>
        <w:ind w:firstLine="0"/>
        <w:jc w:val="both"/>
        <w:rPr>
          <w:rFonts w:ascii="Garamond" w:hAnsi="Garamond"/>
        </w:rPr>
      </w:pPr>
      <w:r>
        <w:rPr>
          <w:rFonts w:ascii="Garamond" w:hAnsi="Garamond"/>
        </w:rPr>
        <w:tab/>
        <w:t xml:space="preserve">Thus I have happily spent the last five years focused on our effort to simulate biomolecular crystals with molecular dynamics. The original question we asked ourselves was simple: what can we learn from molecular dynamics of crystals? And th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jc w:val="both"/>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jc w:val="both"/>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jc w:val="both"/>
      </w:pPr>
      <w:r w:rsidRPr="005341F6">
        <w:t>Crystallography</w:t>
      </w:r>
      <w:r w:rsidR="00141E4E" w:rsidRPr="005341F6">
        <w:t xml:space="preserve"> background</w:t>
      </w:r>
    </w:p>
    <w:p w:rsidR="008A4E45" w:rsidRDefault="007B32A6" w:rsidP="00673D91">
      <w:pPr>
        <w:jc w:val="both"/>
      </w:pPr>
      <w:r>
        <w:t>Crystallography is a biophysical technique used to probe the three-dimensional distribution of atoms in molecules</w:t>
      </w:r>
      <w:r w:rsidR="00814221">
        <w:t xml:space="preserve"> by analyzing the diffraction pattern of electromagnetic radiation on a crystal</w:t>
      </w:r>
      <w:r>
        <w:t xml:space="preserve">. </w:t>
      </w:r>
      <w:r w:rsidR="00814221">
        <w:t xml:space="preserve">As the name implies, crystallography requires that billions of copies of the molecule of study arrange themselves in a regular repeating array which is, by definition, a crystal. When used to study the structure of biomolecules, the method is referred to as macromolecular crystallography (MX). </w:t>
      </w:r>
      <w:r>
        <w:t xml:space="preserve"> </w:t>
      </w:r>
      <w:r w:rsidR="00814221">
        <w:t xml:space="preserve">The fact that protein molecules can form crystals has been known for almost 150 years. 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pPr>
        <w:jc w:val="both"/>
      </w:pPr>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Etimologically, the term was coined by Francesco Maria Grimialdi in 1660 and comes from the Latin diffringere meaning “to break up into pieces”. In particular </w:t>
      </w:r>
      <w:r w:rsidR="00467C24">
        <w:t xml:space="preserve">a regularly spaced array of slits or objects will cause the waves scattered off each object to interfere with each other. Wave crests lining up leads to constructive interference resulting in waves of higher amplitude, whereas when crests and troughs mix, destructive interference results in low amplitudes. Because of the dual nature </w:t>
      </w:r>
      <w:r w:rsidR="00467C24">
        <w:lastRenderedPageBreak/>
        <w:t>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constituted the discovery of the first diffraction grating. </w:t>
      </w:r>
    </w:p>
    <w:p w:rsidR="00814221" w:rsidRDefault="00FF4B2C" w:rsidP="00673D91">
      <w:pPr>
        <w:jc w:val="both"/>
      </w:pPr>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crystallography came in 1912 during a conversation between Paul Peter Ewald and Max van Laue, when van Laue suggested that x-rays (discovered in 1895 by Wilhelm Roentgen) might have a shorter wavelength that would allow their diffraction on crystals to be observed. </w:t>
      </w:r>
      <w:r w:rsidR="008638E9">
        <w:t>In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 The first diffraction pattern from a protein crystal was obtained by John Desmond Bernal and Dorothy Hodgkin using pepsin, and the first three-dimensional structure of a protein molecule solved using x-ray crystallography was myoglobin in 1958 by John Kendrew. Van Laue, the Braggs and Kendrew all received Nobel Prizes for their work. In all thirteen Nobel Prizes have been award for work on or using crystallography.</w:t>
      </w:r>
    </w:p>
    <w:p w:rsidR="008638E9" w:rsidRDefault="007B32A6" w:rsidP="00673D91">
      <w:pPr>
        <w:jc w:val="both"/>
      </w:pPr>
      <w:r>
        <w:t>The raw experimental data obtained in a crystallography experiment is a diffraction patter</w:t>
      </w:r>
      <w:r w:rsidR="008638E9">
        <w:t>n</w:t>
      </w:r>
      <w:r>
        <w:t xml:space="preserve"> (fig</w:t>
      </w:r>
      <w:r w:rsidR="008638E9">
        <w:t xml:space="preserve"> 1</w:t>
      </w:r>
      <w:r>
        <w:t xml:space="preserve">). </w:t>
      </w:r>
      <w:r w:rsidR="00CD05FF">
        <w:t>This</w:t>
      </w:r>
      <w:r w:rsidR="008638E9">
        <w:t xml:space="preserve"> pattern</w:t>
      </w:r>
      <w:r w:rsidR="00CD05FF">
        <w:t xml:space="preserve"> is obtained as </w:t>
      </w:r>
      <w:r w:rsidR="008638E9">
        <w:t xml:space="preserve">a beam of x-rays is focused on a crystal and the x-ray photo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30 minutes. The diffraction spots themselves require the constructive interference of a enormous number of x-rays to be observed. Furthermore the xrays themselves </w:t>
      </w:r>
      <w:r w:rsidR="008638E9">
        <w:lastRenderedPageBreak/>
        <w:t>diffract off the billions plus molecules that make up the crystal. Thus one can say that crystallography is truly a time and space averaged experimient.</w:t>
      </w:r>
    </w:p>
    <w:p w:rsidR="00E36162" w:rsidRDefault="00E36162" w:rsidP="00673D91">
      <w:pPr>
        <w:jc w:val="both"/>
      </w:pPr>
      <w:r>
        <w:t>The diffraction patterned obtained in the crystallography experiment contains to essential pieces of information. The first of these is the location and spacing of the diffraction spots. The spots appear on the vertices of an array called the reciprocal space lattice which is a mathematical construct directly related to the parameters of the real space lattice. The real space lattice is the lattice of the crystal being studied. The appearance of diffraction spots can be described via the equation that is know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led must all differ by an integral number of wavelengths (wavelength is the distance from one crest of the wave to the next) of the x-rays. This is presented schematically in Figure xx. 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jc w:val="both"/>
            </w:pPr>
          </w:p>
        </w:tc>
        <w:tc>
          <w:tcPr>
            <w:tcW w:w="4233" w:type="pct"/>
          </w:tcPr>
          <w:p w:rsidR="004653E9" w:rsidRPr="00673D91" w:rsidRDefault="004653E9" w:rsidP="00673D91">
            <w:pPr>
              <w:ind w:firstLine="0"/>
              <w:jc w:val="both"/>
            </w:pPr>
            <m:oMathPara>
              <m:oMathParaPr>
                <m:jc m:val="center"/>
              </m:oMathParaPr>
              <m:oMath>
                <m:r>
                  <w:rPr>
                    <w:rFonts w:ascii="Cambria Math" w:hAnsi="Cambria Math"/>
                  </w:rPr>
                  <m:t>2d sinθ=nλ</m:t>
                </m:r>
              </m:oMath>
            </m:oMathPara>
          </w:p>
        </w:tc>
        <w:tc>
          <w:tcPr>
            <w:tcW w:w="417" w:type="pct"/>
            <w:vAlign w:val="bottom"/>
          </w:tcPr>
          <w:p w:rsidR="004653E9" w:rsidRDefault="009F613A" w:rsidP="00673D91">
            <w:pPr>
              <w:pStyle w:val="Caption"/>
              <w:ind w:firstLine="0"/>
              <w:jc w:val="both"/>
            </w:pPr>
            <w:r>
              <w:t>(</w:t>
            </w:r>
            <w:r w:rsidR="004653E9">
              <w:t xml:space="preserve">Eq. </w:t>
            </w:r>
            <w:fldSimple w:instr=" SEQ Eq. \* ARABIC ">
              <w:r w:rsidR="004325F8">
                <w:rPr>
                  <w:noProof/>
                </w:rPr>
                <w:t>1</w:t>
              </w:r>
            </w:fldSimple>
            <w:r>
              <w:t>)</w:t>
            </w:r>
          </w:p>
        </w:tc>
      </w:tr>
      <w:tr w:rsidR="009F613A" w:rsidTr="009F613A">
        <w:trPr>
          <w:trHeight w:val="233"/>
        </w:trPr>
        <w:tc>
          <w:tcPr>
            <w:tcW w:w="350" w:type="pct"/>
          </w:tcPr>
          <w:p w:rsidR="009F613A" w:rsidRDefault="009F613A" w:rsidP="00673D91">
            <w:pPr>
              <w:ind w:firstLine="0"/>
              <w:jc w:val="both"/>
            </w:pPr>
          </w:p>
        </w:tc>
        <w:tc>
          <w:tcPr>
            <w:tcW w:w="4233" w:type="pct"/>
          </w:tcPr>
          <w:p w:rsidR="009F613A" w:rsidRDefault="009F613A" w:rsidP="00673D91">
            <w:pPr>
              <w:ind w:firstLine="0"/>
              <w:jc w:val="both"/>
              <w:rPr>
                <w:rFonts w:ascii="Garamond" w:eastAsia="Times New Roman" w:hAnsi="Garamond" w:cs="Times New Roman"/>
              </w:rPr>
            </w:pPr>
          </w:p>
        </w:tc>
        <w:tc>
          <w:tcPr>
            <w:tcW w:w="417" w:type="pct"/>
            <w:vAlign w:val="bottom"/>
          </w:tcPr>
          <w:p w:rsidR="009F613A" w:rsidRDefault="009F613A" w:rsidP="00673D91">
            <w:pPr>
              <w:pStyle w:val="Caption"/>
              <w:ind w:firstLine="0"/>
              <w:jc w:val="both"/>
            </w:pPr>
          </w:p>
        </w:tc>
      </w:tr>
    </w:tbl>
    <w:p w:rsidR="00A72E42" w:rsidRPr="000E34F0" w:rsidRDefault="004654AB" w:rsidP="00673D91">
      <w:pPr>
        <w:ind w:firstLine="0"/>
        <w:jc w:val="both"/>
      </w:pPr>
      <w:r>
        <w:t xml:space="preserve">where d is the spacing between a given set of planes in the array, θ is the angle at which the x-rays impact the set of planes, </w:t>
      </w:r>
      <w:r>
        <w:rPr>
          <w:i/>
        </w:rPr>
        <w:t>n</w:t>
      </w:r>
      <w:r>
        <w:t xml:space="preserve"> is a positive integer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is only measured up to a certain radius: beyond </w:t>
      </w:r>
      <w:r>
        <w:lastRenderedPageBreak/>
        <w:t>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β,γ.</w:t>
      </w:r>
    </w:p>
    <w:p w:rsidR="004653E9" w:rsidRDefault="00A72E42" w:rsidP="00673D91">
      <w:pPr>
        <w:jc w:val="both"/>
      </w:pPr>
      <w:r>
        <w:t>The other essential information in the diffraction pattern are the intensities of the diffraction spots. Where the location of the spots reveals the unit cell parameters of the crystal array, the intensities of the spots tell us about the actual distribution of scattering objects, i.e. atoms, within each unit cell.</w:t>
      </w:r>
      <w:r w:rsidR="004653E9">
        <w:t xml:space="preserve"> The intensity of wave is equal to the square of it’s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pPr>
            <m:oMathPara>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673D91">
            <w:pPr>
              <w:pStyle w:val="Caption"/>
              <w:ind w:firstLine="0"/>
              <w:jc w:val="both"/>
            </w:pPr>
            <w:bookmarkStart w:id="6" w:name="_Ref423615888"/>
            <w:r>
              <w:t xml:space="preserve">(Eq. </w:t>
            </w:r>
            <w:fldSimple w:instr=" SEQ Eq. \* ARABIC ">
              <w:r w:rsidR="004325F8">
                <w:rPr>
                  <w:noProof/>
                </w:rPr>
                <w:t>2</w:t>
              </w:r>
            </w:fldSimple>
            <w:r>
              <w:t>)</w:t>
            </w:r>
            <w:bookmarkEnd w:id="6"/>
          </w:p>
        </w:tc>
      </w:tr>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rPr>
                <w:rFonts w:ascii="Garamond" w:eastAsia="Times New Roman" w:hAnsi="Garamond" w:cs="Times New Roman"/>
              </w:rPr>
            </w:pPr>
          </w:p>
        </w:tc>
        <w:tc>
          <w:tcPr>
            <w:tcW w:w="463" w:type="pct"/>
            <w:vAlign w:val="bottom"/>
          </w:tcPr>
          <w:p w:rsidR="009F613A" w:rsidRDefault="009F613A" w:rsidP="00673D91">
            <w:pPr>
              <w:pStyle w:val="Caption"/>
              <w:ind w:firstLine="0"/>
              <w:jc w:val="both"/>
            </w:pPr>
          </w:p>
        </w:tc>
      </w:tr>
    </w:tbl>
    <w:p w:rsidR="00A72E42" w:rsidRDefault="00A72E42" w:rsidP="00673D91">
      <w:pPr>
        <w:ind w:firstLine="0"/>
        <w:jc w:val="both"/>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 angle θ. But what happens if there are additional scattering objects located between the planes (Fig 1). The x-rays scattering off these objects will arrive at the diffraction location with a phase different from that of the rays scattering from the primary object. </w:t>
      </w:r>
      <w:r w:rsidR="004653E9">
        <w:t>The resulting amplitude of the x-ray wave arriving at the diffraction spot location is obtained by summing the waves diffracted of each object within the crystal unit cell. Because the objects do not all lie integral distances of the scattering plane away from each other, the resulting waves that are summed are not all perfectly in phase. This results in an attenuation of the amplitude of the resulting wave and in extreme cases (Fig…) can results in a complete disappearance of the spot.</w:t>
      </w:r>
      <w:r w:rsidR="009F613A">
        <w:t xml:space="preserve"> If we treat the scattering electron density in the unit cell as continuous and divide it into infinitesimal sections </w:t>
      </w:r>
      <w:r w:rsidR="009F613A">
        <w:rPr>
          <w:i/>
        </w:rPr>
        <w:t>dx</w:t>
      </w:r>
      <w:r w:rsidR="009F613A">
        <w:t xml:space="preserve"> along the scattering vector, the amplitude of the resulting diffraction spot can be obtained by integrating the</w:t>
      </w:r>
      <w:r w:rsidR="0064267C">
        <w:t xml:space="preserve"> partial</w:t>
      </w:r>
      <w:r w:rsidR="009F613A">
        <w:t xml:space="preserve"> x-ray wave scattered by each section </w:t>
      </w:r>
      <w:r w:rsidR="009F613A">
        <w:rPr>
          <w:i/>
        </w:rPr>
        <w:t xml:space="preserve">dx </w:t>
      </w:r>
      <w:r w:rsidR="009F613A">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673D91">
            <w:pPr>
              <w:pStyle w:val="Caption"/>
              <w:ind w:firstLine="0"/>
              <w:jc w:val="both"/>
            </w:pPr>
            <w:bookmarkStart w:id="7" w:name="_Ref423615583"/>
            <w:r>
              <w:t xml:space="preserve">(Eq. </w:t>
            </w:r>
            <w:fldSimple w:instr=" SEQ Eq. \* ARABIC ">
              <w:r w:rsidR="004325F8">
                <w:rPr>
                  <w:noProof/>
                </w:rPr>
                <w:t>3</w:t>
              </w:r>
            </w:fldSimple>
            <w:bookmarkStart w:id="8" w:name="_Ref423615572"/>
            <w:r>
              <w:t>)</w:t>
            </w:r>
            <w:bookmarkEnd w:id="8"/>
            <w:bookmarkEnd w:id="7"/>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946AD7" w:rsidRDefault="00684BE5" w:rsidP="00673D91">
      <w:pPr>
        <w:ind w:firstLine="0"/>
        <w:jc w:val="both"/>
      </w:pPr>
      <w:r>
        <w:fldChar w:fldCharType="begin"/>
      </w:r>
      <w:r>
        <w:instrText xml:space="preserve"> REF _Ref423615583 \h </w:instrText>
      </w:r>
      <w:r w:rsidR="00673D91">
        <w:instrText xml:space="preserve"> \* MERGEFORMAT </w:instrText>
      </w:r>
      <w:r>
        <w:fldChar w:fldCharType="separate"/>
      </w:r>
      <w:r w:rsidR="004325F8">
        <w:t xml:space="preserve">(Eq. </w:t>
      </w:r>
      <w:r w:rsidR="004325F8">
        <w:rPr>
          <w:noProof/>
        </w:rPr>
        <w:t>3</w:t>
      </w:r>
      <w:r w:rsidR="004325F8">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h</w:t>
      </w:r>
      <w:r w:rsidR="0064267C">
        <w:rPr>
          <w:i/>
        </w:rPr>
        <w:t>x</w:t>
      </w:r>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ρ(x) is the electron density at position </w:t>
      </w:r>
      <w:r>
        <w:rPr>
          <w:i/>
        </w:rPr>
        <w:t xml:space="preserve">x. </w:t>
      </w:r>
      <w:r w:rsidRPr="00684BE5">
        <w:rPr>
          <w:b/>
          <w:i/>
        </w:rPr>
        <w:t>F</w:t>
      </w:r>
      <w:r w:rsidRPr="00684BE5">
        <w:rPr>
          <w:b/>
          <w:i/>
          <w:vertAlign w:val="subscript"/>
        </w:rPr>
        <w:t>h</w:t>
      </w:r>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4325F8">
        <w:t xml:space="preserve">(Eq. </w:t>
      </w:r>
      <w:r w:rsidR="004325F8">
        <w:rPr>
          <w:noProof/>
        </w:rPr>
        <w:t>2</w:t>
      </w:r>
      <w:r w:rsidR="004325F8">
        <w:t>)</w:t>
      </w:r>
      <w:r>
        <w:fldChar w:fldCharType="end"/>
      </w:r>
      <w:r>
        <w:t xml:space="preserve">  </w:t>
      </w:r>
      <w:r w:rsidR="009F613A" w:rsidRPr="00684BE5">
        <w:t>As</w:t>
      </w:r>
      <w:r w:rsidR="009F613A">
        <w:t xml:space="preserve"> it turns out, this equation is equal to the mathematical transformation known as the Fourier Transform (FT). </w:t>
      </w:r>
      <w:r w:rsidR="00946AD7">
        <w:t>If the electron density is presented discontinuously as a set of scattering points(atoms) we obtain the discreet form of the structure factor equation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jc w:val="both"/>
            </w:pPr>
          </w:p>
        </w:tc>
        <w:tc>
          <w:tcPr>
            <w:tcW w:w="4199" w:type="pct"/>
          </w:tcPr>
          <w:p w:rsidR="00946AD7" w:rsidRPr="005C023B" w:rsidRDefault="00946AD7"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673D91">
            <w:pPr>
              <w:pStyle w:val="Caption"/>
              <w:ind w:firstLine="0"/>
              <w:jc w:val="both"/>
            </w:pPr>
            <w:r>
              <w:t xml:space="preserve">(Eq. </w:t>
            </w:r>
            <w:fldSimple w:instr=" SEQ Eq. \* ARABIC ">
              <w:r w:rsidR="004325F8">
                <w:rPr>
                  <w:noProof/>
                </w:rPr>
                <w:t>4</w:t>
              </w:r>
            </w:fldSimple>
            <w:r>
              <w:t>)</w:t>
            </w:r>
          </w:p>
        </w:tc>
      </w:tr>
      <w:tr w:rsidR="00946AD7" w:rsidTr="00673D91">
        <w:trPr>
          <w:trHeight w:val="233"/>
        </w:trPr>
        <w:tc>
          <w:tcPr>
            <w:tcW w:w="347" w:type="pct"/>
          </w:tcPr>
          <w:p w:rsidR="00946AD7" w:rsidRDefault="00946AD7" w:rsidP="00673D91">
            <w:pPr>
              <w:ind w:firstLine="0"/>
              <w:jc w:val="both"/>
            </w:pPr>
          </w:p>
        </w:tc>
        <w:tc>
          <w:tcPr>
            <w:tcW w:w="4199" w:type="pct"/>
          </w:tcPr>
          <w:p w:rsidR="00946AD7" w:rsidRDefault="00946AD7" w:rsidP="00673D91">
            <w:pPr>
              <w:ind w:firstLine="0"/>
              <w:jc w:val="both"/>
              <w:rPr>
                <w:rFonts w:ascii="Garamond" w:eastAsia="Times New Roman" w:hAnsi="Garamond" w:cs="Times New Roman"/>
              </w:rPr>
            </w:pPr>
          </w:p>
        </w:tc>
        <w:tc>
          <w:tcPr>
            <w:tcW w:w="454" w:type="pct"/>
            <w:vAlign w:val="bottom"/>
          </w:tcPr>
          <w:p w:rsidR="00946AD7" w:rsidRDefault="00946AD7" w:rsidP="00673D91">
            <w:pPr>
              <w:pStyle w:val="Caption"/>
              <w:ind w:firstLine="0"/>
              <w:jc w:val="both"/>
            </w:pPr>
          </w:p>
        </w:tc>
      </w:tr>
    </w:tbl>
    <w:p w:rsidR="009F613A" w:rsidRDefault="002821D0" w:rsidP="00673D91">
      <w:pPr>
        <w:ind w:firstLine="0"/>
        <w:jc w:val="both"/>
      </w:pPr>
      <w:r>
        <w:t xml:space="preserve">which we have now presented in three dimensions. </w:t>
      </w:r>
      <w:r w:rsidR="00946AD7">
        <w:t xml:space="preserve"> </w:t>
      </w:r>
      <w:r>
        <w:rPr>
          <w:i/>
        </w:rPr>
        <w:t>f</w:t>
      </w:r>
      <w:r>
        <w:t xml:space="preserve"> is the scattering contribution of atom </w:t>
      </w:r>
      <w:r>
        <w:rPr>
          <w:i/>
        </w:rPr>
        <w:t xml:space="preserve">i </w:t>
      </w:r>
      <w:r>
        <w:t xml:space="preserve">in the scattering direction corresponding to reflection </w:t>
      </w:r>
      <w:r w:rsidRPr="002821D0">
        <w:rPr>
          <w:b/>
          <w:i/>
        </w:rPr>
        <w:t>h</w:t>
      </w:r>
      <w:r>
        <w:t xml:space="preserve">.  </w:t>
      </w:r>
      <w:r w:rsidR="00946AD7">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673D91">
            <w:pPr>
              <w:pStyle w:val="Caption"/>
              <w:ind w:firstLine="0"/>
              <w:jc w:val="both"/>
            </w:pPr>
            <w:bookmarkStart w:id="9" w:name="_Ref423617513"/>
            <w:r>
              <w:t xml:space="preserve">(Eq. </w:t>
            </w:r>
            <w:fldSimple w:instr=" SEQ Eq. \* ARABIC ">
              <w:r w:rsidR="004325F8">
                <w:rPr>
                  <w:noProof/>
                </w:rPr>
                <w:t>5</w:t>
              </w:r>
            </w:fldSimple>
            <w:r>
              <w:t>)</w:t>
            </w:r>
            <w:bookmarkEnd w:id="9"/>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5C4274" w:rsidRDefault="00684BE5" w:rsidP="00673D91">
      <w:pPr>
        <w:ind w:firstLine="0"/>
        <w:jc w:val="both"/>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to the form of the inverse Fourier Transform and is the mathematical inverse of the </w:t>
      </w:r>
      <w:r>
        <w:fldChar w:fldCharType="begin"/>
      </w:r>
      <w:r>
        <w:instrText xml:space="preserve"> REF _Ref423615583 \h </w:instrText>
      </w:r>
      <w:r w:rsidR="00673D91">
        <w:instrText xml:space="preserve"> \* MERGEFORMAT </w:instrText>
      </w:r>
      <w:r>
        <w:fldChar w:fldCharType="separate"/>
      </w:r>
      <w:r w:rsidR="004325F8">
        <w:t xml:space="preserve">(Eq. </w:t>
      </w:r>
      <w:r w:rsidR="004325F8">
        <w:rPr>
          <w:noProof/>
        </w:rPr>
        <w:t>3</w:t>
      </w:r>
      <w:r w:rsidR="004325F8">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pPr>
        <w:jc w:val="both"/>
      </w:pPr>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4325F8">
        <w:t xml:space="preserve">(Eq. </w:t>
      </w:r>
      <w:r w:rsidR="004325F8">
        <w:rPr>
          <w:noProof/>
        </w:rPr>
        <w:t>5</w:t>
      </w:r>
      <w:r w:rsidR="004325F8">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a phase problem. Many ingenious (and difficult to implement) methods exist to tackle the phase problem. Here let it suffice to say that if a sufficiently good </w:t>
      </w:r>
      <w:r w:rsidR="00B17E60">
        <w:lastRenderedPageBreak/>
        <w:t xml:space="preserve">estimate of the phases is obtained from which a sufficiently good estimate of the electron density can be calculated, then one can move on to the next part of the process, refinement, that is of much greater concern to us in th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pPr>
        <w:jc w:val="both"/>
      </w:pPr>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could be able to calculate the electron density by </w:t>
      </w:r>
      <w:r w:rsidRPr="00EE29F8">
        <w:fldChar w:fldCharType="begin"/>
      </w:r>
      <w:r w:rsidRPr="00EE29F8">
        <w:instrText xml:space="preserve"> REF _Ref423617513 \h </w:instrText>
      </w:r>
      <w:r w:rsidR="00EE29F8">
        <w:instrText xml:space="preserve"> \* MERGEFORMAT </w:instrText>
      </w:r>
      <w:r w:rsidRPr="00EE29F8">
        <w:fldChar w:fldCharType="separate"/>
      </w:r>
      <w:r w:rsidR="004325F8">
        <w:t xml:space="preserve">(Eq. </w:t>
      </w:r>
      <w:r w:rsidR="004325F8">
        <w:rPr>
          <w:noProof/>
        </w:rPr>
        <w:t>5</w:t>
      </w:r>
      <w:r w:rsidR="004325F8">
        <w:t>)</w:t>
      </w:r>
      <w:r w:rsidRPr="00EE29F8">
        <w:fldChar w:fldCharType="end"/>
      </w:r>
      <w:r w:rsidRPr="00EE29F8">
        <w:t xml:space="preserve">, but we usually don’t have the phases. One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all electron density of the model (the electron density is modelled by some mathematical function of the atom type. The functions most commonly used today are the Cromer-Mann Gaussian functions. ) 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4325F8">
        <w:t xml:space="preserve">(Eq. </w:t>
      </w:r>
      <w:r w:rsidR="004325F8">
        <w:rPr>
          <w:noProof/>
        </w:rPr>
        <w:t>3</w:t>
      </w:r>
      <w:r w:rsidR="004325F8">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r w:rsidR="00851F27" w:rsidRPr="00851F27">
        <w:rPr>
          <w:i/>
        </w:rPr>
        <w:t>F</w:t>
      </w:r>
      <w:r w:rsidR="00851F27" w:rsidRPr="00851F27">
        <w:rPr>
          <w:i/>
          <w:vertAlign w:val="subscript"/>
        </w:rPr>
        <w:t>calc</w:t>
      </w:r>
      <w:r w:rsidR="00851F27">
        <w:softHyphen/>
        <w:t xml:space="preserve">. We can now quantify how well the proposed model accounts for the experimental data (or alternatively, how well the experimental data describes the proposed model) by comparing </w:t>
      </w:r>
      <w:r w:rsidR="00851F27" w:rsidRPr="00851F27">
        <w:rPr>
          <w:i/>
        </w:rPr>
        <w:t>F</w:t>
      </w:r>
      <w:r w:rsidR="00851F27" w:rsidRPr="00851F27">
        <w:rPr>
          <w:i/>
          <w:vertAlign w:val="subscript"/>
        </w:rPr>
        <w:t>calc</w:t>
      </w:r>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5C023B">
        <w:trPr>
          <w:trHeight w:val="233"/>
        </w:trPr>
        <w:tc>
          <w:tcPr>
            <w:tcW w:w="347" w:type="pct"/>
          </w:tcPr>
          <w:p w:rsidR="00851F27" w:rsidRDefault="00851F27" w:rsidP="00673D91">
            <w:pPr>
              <w:ind w:firstLine="0"/>
              <w:jc w:val="both"/>
            </w:pPr>
          </w:p>
        </w:tc>
        <w:tc>
          <w:tcPr>
            <w:tcW w:w="4199" w:type="pct"/>
          </w:tcPr>
          <w:p w:rsidR="00851F27" w:rsidRPr="005C023B" w:rsidRDefault="00851F27" w:rsidP="00673D91">
            <w:pPr>
              <w:ind w:firstLine="0"/>
              <w:jc w:val="both"/>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673D91">
            <w:pPr>
              <w:pStyle w:val="Caption"/>
              <w:ind w:firstLine="0"/>
              <w:jc w:val="both"/>
            </w:pPr>
            <w:r>
              <w:t xml:space="preserve">(Eq. </w:t>
            </w:r>
            <w:fldSimple w:instr=" SEQ Eq. \* ARABIC ">
              <w:r w:rsidR="004325F8">
                <w:rPr>
                  <w:noProof/>
                </w:rPr>
                <w:t>6</w:t>
              </w:r>
            </w:fldSimple>
            <w:r>
              <w:t>)</w:t>
            </w:r>
          </w:p>
        </w:tc>
      </w:tr>
      <w:tr w:rsidR="00851F27" w:rsidTr="005C023B">
        <w:trPr>
          <w:trHeight w:val="233"/>
        </w:trPr>
        <w:tc>
          <w:tcPr>
            <w:tcW w:w="347" w:type="pct"/>
          </w:tcPr>
          <w:p w:rsidR="00851F27" w:rsidRDefault="00851F27" w:rsidP="00673D91">
            <w:pPr>
              <w:ind w:firstLine="0"/>
              <w:jc w:val="both"/>
            </w:pPr>
          </w:p>
        </w:tc>
        <w:tc>
          <w:tcPr>
            <w:tcW w:w="4199" w:type="pct"/>
          </w:tcPr>
          <w:p w:rsidR="00851F27" w:rsidRDefault="00851F27" w:rsidP="00673D91">
            <w:pPr>
              <w:ind w:firstLine="0"/>
              <w:jc w:val="both"/>
              <w:rPr>
                <w:rFonts w:ascii="Garamond" w:eastAsia="Times New Roman" w:hAnsi="Garamond" w:cs="Times New Roman"/>
              </w:rPr>
            </w:pPr>
          </w:p>
        </w:tc>
        <w:tc>
          <w:tcPr>
            <w:tcW w:w="454" w:type="pct"/>
            <w:vAlign w:val="bottom"/>
          </w:tcPr>
          <w:p w:rsidR="00851F27" w:rsidRDefault="00851F27" w:rsidP="00673D91">
            <w:pPr>
              <w:pStyle w:val="Caption"/>
              <w:ind w:firstLine="0"/>
              <w:jc w:val="both"/>
            </w:pPr>
          </w:p>
        </w:tc>
      </w:tr>
    </w:tbl>
    <w:p w:rsidR="00851F27" w:rsidRDefault="00851F27" w:rsidP="00673D91">
      <w:pPr>
        <w:ind w:firstLine="0"/>
        <w:jc w:val="both"/>
      </w:pPr>
      <w:r>
        <w:t xml:space="preserve">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r w:rsidRPr="00851F27">
        <w:rPr>
          <w:i/>
        </w:rPr>
        <w:t>F</w:t>
      </w:r>
      <w:r w:rsidRPr="00851F27">
        <w:rPr>
          <w:i/>
          <w:vertAlign w:val="subscript"/>
        </w:rPr>
        <w:t>calc</w:t>
      </w:r>
      <w:r>
        <w:rPr>
          <w:vertAlign w:val="subscript"/>
        </w:rPr>
        <w:t xml:space="preserve"> </w:t>
      </w:r>
      <w:r>
        <w:t xml:space="preserve"> set of structure factors respectively.</w:t>
      </w:r>
      <w:r w:rsidR="00EE29F8">
        <w:t xml:space="preserve"> We can envision the following process: given a starting model we calculate the R-factor. We know uses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4325F8">
        <w:t xml:space="preserve">(Eq. </w:t>
      </w:r>
      <w:r w:rsidR="004325F8">
        <w:rPr>
          <w:noProof/>
        </w:rPr>
        <w:t>3</w:t>
      </w:r>
      <w:r w:rsidR="004325F8">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4325F8">
        <w:t xml:space="preserve">(Eq. </w:t>
      </w:r>
      <w:r w:rsidR="004325F8">
        <w:rPr>
          <w:noProof/>
        </w:rPr>
        <w:t>5</w:t>
      </w:r>
      <w:r w:rsidR="004325F8">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r w:rsidR="00EE29F8">
        <w:rPr>
          <w:i/>
        </w:rPr>
        <w:t>F</w:t>
      </w:r>
      <w:r w:rsidR="00EE29F8">
        <w:rPr>
          <w:i/>
          <w:vertAlign w:val="subscript"/>
        </w:rPr>
        <w:t>calc</w:t>
      </w:r>
      <w:r w:rsidR="00EE29F8">
        <w:rPr>
          <w:vertAlign w:val="subscript"/>
        </w:rPr>
        <w:t xml:space="preserve"> </w:t>
      </w:r>
      <w:r w:rsidR="00EE29F8">
        <w:rPr>
          <w:i/>
          <w:vertAlign w:val="subscript"/>
        </w:rPr>
        <w:t xml:space="preserve"> </w:t>
      </w:r>
      <w:r w:rsidR="00EE29F8">
        <w:t>and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pPr>
        <w:jc w:val="both"/>
      </w:pPr>
      <w:r>
        <w:t xml:space="preserve">Refinement is a complex process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jc w:val="both"/>
            </w:pPr>
          </w:p>
        </w:tc>
        <w:tc>
          <w:tcPr>
            <w:tcW w:w="4199" w:type="pct"/>
          </w:tcPr>
          <w:p w:rsidR="00E24745" w:rsidRPr="005C023B" w:rsidRDefault="00E24745" w:rsidP="00673D91">
            <w:pPr>
              <w:ind w:firstLine="0"/>
              <w:jc w:val="both"/>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673D91">
            <w:pPr>
              <w:pStyle w:val="Caption"/>
              <w:ind w:firstLine="0"/>
              <w:jc w:val="both"/>
            </w:pPr>
            <w:bookmarkStart w:id="10" w:name="_Ref423685466"/>
            <w:r>
              <w:t xml:space="preserve">(Eq. </w:t>
            </w:r>
            <w:fldSimple w:instr=" SEQ Eq. \* ARABIC ">
              <w:r w:rsidR="004325F8">
                <w:rPr>
                  <w:noProof/>
                </w:rPr>
                <w:t>7</w:t>
              </w:r>
            </w:fldSimple>
            <w:r>
              <w:t>)</w:t>
            </w:r>
            <w:bookmarkEnd w:id="10"/>
          </w:p>
        </w:tc>
      </w:tr>
      <w:tr w:rsidR="00E24745" w:rsidTr="005C023B">
        <w:trPr>
          <w:trHeight w:val="233"/>
        </w:trPr>
        <w:tc>
          <w:tcPr>
            <w:tcW w:w="347" w:type="pct"/>
          </w:tcPr>
          <w:p w:rsidR="00E24745" w:rsidRDefault="00E24745" w:rsidP="00673D91">
            <w:pPr>
              <w:ind w:firstLine="0"/>
              <w:jc w:val="both"/>
            </w:pPr>
          </w:p>
        </w:tc>
        <w:tc>
          <w:tcPr>
            <w:tcW w:w="4199" w:type="pct"/>
          </w:tcPr>
          <w:p w:rsidR="00E24745" w:rsidRDefault="00E24745" w:rsidP="00673D91">
            <w:pPr>
              <w:ind w:firstLine="0"/>
              <w:jc w:val="both"/>
              <w:rPr>
                <w:rFonts w:ascii="Garamond" w:eastAsia="Times New Roman" w:hAnsi="Garamond" w:cs="Times New Roman"/>
              </w:rPr>
            </w:pPr>
          </w:p>
        </w:tc>
        <w:tc>
          <w:tcPr>
            <w:tcW w:w="454" w:type="pct"/>
            <w:vAlign w:val="bottom"/>
          </w:tcPr>
          <w:p w:rsidR="00E24745" w:rsidRDefault="00E24745" w:rsidP="00673D91">
            <w:pPr>
              <w:pStyle w:val="Caption"/>
              <w:ind w:firstLine="0"/>
              <w:jc w:val="both"/>
            </w:pPr>
          </w:p>
        </w:tc>
      </w:tr>
    </w:tbl>
    <w:p w:rsidR="00E24745" w:rsidRDefault="00E24745" w:rsidP="00673D91">
      <w:pPr>
        <w:jc w:val="both"/>
      </w:pPr>
    </w:p>
    <w:p w:rsidR="00F873CB" w:rsidRDefault="00F873CB" w:rsidP="00673D91">
      <w:pPr>
        <w:ind w:firstLine="0"/>
        <w:jc w:val="both"/>
      </w:pPr>
      <w:r>
        <w:t xml:space="preserve">However, in practice this problem is often not well-defined because of the low ratio between the observed data (the set of structure factor amplitudes) and the parameters to be estimated via the optimization (the set of x,y,z coordinates of all the atoms in the asymmetric unit of the crystal) combined with the various sources of noise and error inherent in the x-ray diffraction experiment. Therefore several approaches exist to increase the data to parameter ratio. For example one can </w:t>
      </w:r>
      <w:r>
        <w:lastRenderedPageBreak/>
        <w:t>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an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jc w:val="both"/>
            </w:pPr>
          </w:p>
        </w:tc>
        <w:tc>
          <w:tcPr>
            <w:tcW w:w="4199" w:type="pct"/>
          </w:tcPr>
          <w:p w:rsidR="00F873CB" w:rsidRPr="005C023B" w:rsidRDefault="00F873CB" w:rsidP="00673D91">
            <w:pPr>
              <w:ind w:firstLine="0"/>
              <w:jc w:val="both"/>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673D91">
            <w:pPr>
              <w:pStyle w:val="Caption"/>
              <w:ind w:firstLine="0"/>
              <w:jc w:val="both"/>
            </w:pPr>
            <w:r>
              <w:t xml:space="preserve">(Eq. </w:t>
            </w:r>
            <w:fldSimple w:instr=" SEQ Eq. \* ARABIC ">
              <w:r w:rsidR="004325F8">
                <w:rPr>
                  <w:noProof/>
                </w:rPr>
                <w:t>8</w:t>
              </w:r>
            </w:fldSimple>
            <w:r>
              <w:t>)</w:t>
            </w:r>
          </w:p>
        </w:tc>
      </w:tr>
      <w:tr w:rsidR="00F873CB" w:rsidTr="00673D91">
        <w:trPr>
          <w:trHeight w:val="233"/>
        </w:trPr>
        <w:tc>
          <w:tcPr>
            <w:tcW w:w="347" w:type="pct"/>
          </w:tcPr>
          <w:p w:rsidR="00F873CB" w:rsidRDefault="00F873CB" w:rsidP="00673D91">
            <w:pPr>
              <w:ind w:firstLine="0"/>
              <w:jc w:val="both"/>
            </w:pPr>
          </w:p>
        </w:tc>
        <w:tc>
          <w:tcPr>
            <w:tcW w:w="4199" w:type="pct"/>
          </w:tcPr>
          <w:p w:rsidR="00F873CB" w:rsidRDefault="00F873CB" w:rsidP="00673D91">
            <w:pPr>
              <w:ind w:firstLine="0"/>
              <w:jc w:val="both"/>
              <w:rPr>
                <w:rFonts w:ascii="Garamond" w:eastAsia="Times New Roman" w:hAnsi="Garamond" w:cs="Times New Roman"/>
              </w:rPr>
            </w:pPr>
          </w:p>
        </w:tc>
        <w:tc>
          <w:tcPr>
            <w:tcW w:w="454" w:type="pct"/>
            <w:vAlign w:val="bottom"/>
          </w:tcPr>
          <w:p w:rsidR="00F873CB" w:rsidRDefault="00F873CB" w:rsidP="00673D91">
            <w:pPr>
              <w:pStyle w:val="Caption"/>
              <w:ind w:firstLine="0"/>
              <w:jc w:val="both"/>
            </w:pPr>
          </w:p>
        </w:tc>
      </w:tr>
    </w:tbl>
    <w:p w:rsidR="00203BD1" w:rsidRDefault="001A4D68" w:rsidP="00673D91">
      <w:pPr>
        <w:ind w:firstLine="0"/>
        <w:jc w:val="both"/>
      </w:pPr>
      <w:r>
        <w:t xml:space="preserve">Here the x-ray term correspond to the same residual as in </w:t>
      </w:r>
      <w:r>
        <w:fldChar w:fldCharType="begin"/>
      </w:r>
      <w:r>
        <w:instrText xml:space="preserve"> REF _Ref423685466 \h </w:instrText>
      </w:r>
      <w:r w:rsidR="00673D91">
        <w:instrText xml:space="preserve"> \* MERGEFORMAT </w:instrText>
      </w:r>
      <w:r>
        <w:fldChar w:fldCharType="separate"/>
      </w:r>
      <w:r w:rsidR="004325F8">
        <w:t xml:space="preserve">(Eq. </w:t>
      </w:r>
      <w:r w:rsidR="004325F8">
        <w:rPr>
          <w:noProof/>
        </w:rPr>
        <w:t>7</w:t>
      </w:r>
      <w:r w:rsidR="004325F8">
        <w:t>)</w:t>
      </w:r>
      <w:r>
        <w:fldChar w:fldCharType="end"/>
      </w:r>
      <w:r>
        <w:t>. The chemistry (also sometimes called stereochemistry or geometry term) corresponds to the summed residual over all the restraints where r</w:t>
      </w:r>
      <w:r>
        <w:rPr>
          <w:vertAlign w:val="subscript"/>
        </w:rPr>
        <w:t>0</w:t>
      </w:r>
      <w:r>
        <w:t xml:space="preserve"> is the target value of the restraint and r</w:t>
      </w:r>
      <w:r>
        <w:rPr>
          <w:vertAlign w:val="subscript"/>
        </w:rPr>
        <w:t>calc</w:t>
      </w:r>
      <w:r>
        <w:t xml:space="preserve"> is the value of the restraint in the proposed model. </w:t>
      </w:r>
      <w:r>
        <w:rPr>
          <w:i/>
        </w:rPr>
        <w:t>w</w:t>
      </w:r>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Engh &amp; Huber restraints which were derive from survey of accurate small molecule crystal structures from the Cambridge Crystallographic Database.</w:t>
      </w:r>
    </w:p>
    <w:p w:rsidR="001A4D68" w:rsidRDefault="00203BD1" w:rsidP="00673D91">
      <w:pPr>
        <w:ind w:firstLine="0"/>
        <w:jc w:val="both"/>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 Second, sophisticated mathematical algorithms such as the Limited memory </w:t>
      </w:r>
      <w:r w:rsidR="000E595A" w:rsidRPr="000E595A">
        <w:t>Broyden–Fletcher–Goldfarb–Shanno</w:t>
      </w:r>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4325F8">
        <w:t xml:space="preserve">(Eq. </w:t>
      </w:r>
      <w:r w:rsidR="004325F8">
        <w:rPr>
          <w:noProof/>
        </w:rPr>
        <w:t>3</w:t>
      </w:r>
      <w:r w:rsidR="004325F8">
        <w:t>)</w:t>
      </w:r>
      <w:r w:rsidR="000E595A">
        <w:fldChar w:fldCharType="end"/>
      </w:r>
      <w:r w:rsidR="000E595A">
        <w:t xml:space="preserve"> as it includes contributions from overall anisotropy and fluctuations and from the contribution of the unmodelled bulk solvent atoms that don’t show up distinctly in the experimental electron density. Lastly, crystallographic refinement usually proceeds in stages where the refinement of the x,y,z positions of the atoms in the asymmetric unit is just one stage. Other parameters that affect the calculated structure factors are refined in the other stages. Arguably the most important of these are the B-factors. Where the </w:t>
      </w:r>
      <w:r w:rsidR="00497EDB">
        <w:t>x,y,z coordinates describe the mean positions of the atom in the structure, B-factors describe how that atom’s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673D91">
            <w:pPr>
              <w:pStyle w:val="Caption"/>
              <w:ind w:firstLine="0"/>
              <w:jc w:val="both"/>
            </w:pPr>
            <w:r>
              <w:t xml:space="preserve">(Eq. </w:t>
            </w:r>
            <w:fldSimple w:instr=" SEQ Eq. \* ARABIC ">
              <w:r w:rsidR="004325F8">
                <w:rPr>
                  <w:noProof/>
                </w:rPr>
                <w:t>9</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673D91">
            <w:pPr>
              <w:pStyle w:val="Caption"/>
              <w:ind w:hanging="198"/>
              <w:jc w:val="both"/>
            </w:pPr>
            <w:r>
              <w:t xml:space="preserve">(Eq. </w:t>
            </w:r>
            <w:fldSimple w:instr=" SEQ Eq. \* ARABIC ">
              <w:r w:rsidR="004325F8">
                <w:rPr>
                  <w:noProof/>
                </w:rPr>
                <w:t>10</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Other stages within the refinement process include refinement of bulk solvent contribution, overall anisotropic scaling parameters, atomic occupancies and alternate conformations, rigid body motion and translation-libration-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980AB9">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p>
    <w:p w:rsidR="00D55F11" w:rsidRDefault="00D55F11" w:rsidP="00657D11">
      <w:pPr>
        <w:jc w:val="both"/>
      </w:pPr>
      <w:r>
        <w:t xml:space="preserve">Molecular dynamics is a computational technique that aims at analyzing the internal dynamics of a physical multi-body system such as a liquid, a gas or a molecule. The </w:t>
      </w:r>
      <w:r w:rsidR="00B53E5D">
        <w:t>was first developed by B.J. Alder and T.E. Wainright</w:t>
      </w:r>
      <w:r w:rsidR="00B53E5D">
        <w:fldChar w:fldCharType="begin" w:fldLock="1"/>
      </w:r>
      <w:r w:rsidR="00B53E5D">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lt;sup&gt;1&lt;/sup&gt;", "plainTextFormattedCitation" : "1", "previouslyFormattedCitation" : "&lt;sup&gt;1&lt;/sup&gt;" }, "properties" : { "noteIndex" : 0 }, "schema" : "https://github.com/citation-style-language/schema/raw/master/csl-citation.json" }</w:instrText>
      </w:r>
      <w:r w:rsidR="00B53E5D">
        <w:fldChar w:fldCharType="separate"/>
      </w:r>
      <w:r w:rsidR="00B53E5D" w:rsidRPr="00B53E5D">
        <w:rPr>
          <w:noProof/>
          <w:vertAlign w:val="superscript"/>
        </w:rPr>
        <w:t>1</w:t>
      </w:r>
      <w:r w:rsidR="00B53E5D">
        <w:fldChar w:fldCharType="end"/>
      </w:r>
      <w:r w:rsidR="00B53E5D">
        <w:t xml:space="preserve"> and independently by A. Rahman</w:t>
      </w:r>
      <w:r w:rsidR="00B53E5D">
        <w:fldChar w:fldCharType="begin" w:fldLock="1"/>
      </w:r>
      <w:r w:rsidR="006651F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lt;sup&gt;6&lt;/sup&gt;", "plainTextFormattedCitation" : "6", "previouslyFormattedCitation" : "&lt;sup&gt;6&lt;/sup&gt;" }, "properties" : { "noteIndex" : 0 }, "schema" : "https://github.com/citation-style-language/schema/raw/master/csl-citation.json" }</w:instrText>
      </w:r>
      <w:r w:rsidR="00B53E5D">
        <w:fldChar w:fldCharType="separate"/>
      </w:r>
      <w:r w:rsidR="008D44E5" w:rsidRPr="008D44E5">
        <w:rPr>
          <w:noProof/>
          <w:vertAlign w:val="superscript"/>
        </w:rPr>
        <w:t>6</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tripsin inhibitor </w:t>
      </w:r>
      <w:r w:rsidR="00657D11">
        <w:t>by McCammon et al.</w:t>
      </w:r>
      <w:r w:rsidR="00657D11">
        <w:fldChar w:fldCharType="begin" w:fldLock="1"/>
      </w:r>
      <w:r w:rsidR="006651F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lt;sup&gt;5&lt;/sup&gt;", "plainTextFormattedCitation" : "5", "previouslyFormattedCitation" : "&lt;sup&gt;5&lt;/sup&gt;" }, "properties" : { "noteIndex" : 0 }, "schema" : "https://github.com/citation-style-language/schema/raw/master/csl-citation.json" }</w:instrText>
      </w:r>
      <w:r w:rsidR="00657D11">
        <w:fldChar w:fldCharType="separate"/>
      </w:r>
      <w:r w:rsidR="008D44E5" w:rsidRPr="008D44E5">
        <w:rPr>
          <w:noProof/>
          <w:vertAlign w:val="superscript"/>
        </w:rPr>
        <w:t>5</w:t>
      </w:r>
      <w:r w:rsidR="00657D11">
        <w:fldChar w:fldCharType="end"/>
      </w:r>
      <w:r w:rsidR="00657D11">
        <w:t xml:space="preserve"> in 1977. Today molecular dynamics simulations are routinely performed for a wide variety of applications ranging from biophycis and chemistry to atmospheric sciences and astrophysics. Molecular dynamics can be used to obtain both a time resolve detailed view of the dynamics of the system as well as to calculate thermodynamic statistical averages over the system of study. </w:t>
      </w:r>
    </w:p>
    <w:p w:rsidR="00657D11" w:rsidRDefault="00657D11" w:rsidP="00657D11">
      <w:pPr>
        <w:jc w:val="both"/>
      </w:pPr>
      <w:r>
        <w:t>Molecular dynamics essentially models the system of study as a set of balls connected by springs. Dynamics of the system is obtained by applying Newtonian physics. In fact b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9F613A">
            <w:pPr>
              <w:pStyle w:val="Caption"/>
              <w:ind w:firstLine="0"/>
              <w:jc w:val="right"/>
            </w:pPr>
            <w:bookmarkStart w:id="11" w:name="_Ref423707604"/>
            <w:r>
              <w:t xml:space="preserve">(Eq. </w:t>
            </w:r>
            <w:fldSimple w:instr=" SEQ Eq. \* ARABIC ">
              <w:r w:rsidR="004325F8">
                <w:rPr>
                  <w:noProof/>
                </w:rPr>
                <w:t>11</w:t>
              </w:r>
            </w:fldSimple>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bl>
    <w:p w:rsidR="00657D11" w:rsidRDefault="00657D11" w:rsidP="00657D11">
      <w:pPr>
        <w:ind w:firstLine="0"/>
        <w:jc w:val="both"/>
      </w:pPr>
      <w:r>
        <w:t xml:space="preserve">wher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produced by said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910F51">
            <w:pPr>
              <w:pStyle w:val="Caption"/>
              <w:ind w:hanging="198"/>
              <w:jc w:val="right"/>
            </w:pPr>
            <w:bookmarkStart w:id="12" w:name="_Ref423707912"/>
            <w:r>
              <w:t xml:space="preserve">(Eq. </w:t>
            </w:r>
            <w:fldSimple w:instr=" SEQ Eq. \* ARABIC ">
              <w:r w:rsidR="004325F8">
                <w:rPr>
                  <w:noProof/>
                </w:rPr>
                <w:t>12</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910F51">
            <w:pPr>
              <w:pStyle w:val="Caption"/>
              <w:ind w:hanging="198"/>
              <w:jc w:val="right"/>
            </w:pPr>
            <w:bookmarkStart w:id="13" w:name="_Ref423707917"/>
            <w:r>
              <w:t xml:space="preserve">(Eq. </w:t>
            </w:r>
            <w:fldSimple w:instr=" SEQ Eq. \* ARABIC ">
              <w:r w:rsidR="004325F8">
                <w:rPr>
                  <w:noProof/>
                </w:rPr>
                <w:t>13</w:t>
              </w:r>
            </w:fldSimple>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 xml:space="preserve">given initial positions and velocities, one can integrate the acceleration at a given time to obtain new velocities and positions. By </w:t>
      </w:r>
      <w:r>
        <w:fldChar w:fldCharType="begin"/>
      </w:r>
      <w:r>
        <w:instrText xml:space="preserve"> REF _Ref423707604 \h </w:instrText>
      </w:r>
      <w:r>
        <w:fldChar w:fldCharType="separate"/>
      </w:r>
      <w:r w:rsidR="004325F8">
        <w:t xml:space="preserve">(Eq. </w:t>
      </w:r>
      <w:r w:rsidR="004325F8">
        <w:rPr>
          <w:noProof/>
        </w:rPr>
        <w:t>11</w:t>
      </w:r>
      <w:r w:rsidR="004325F8">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9F613A">
            <w:pPr>
              <w:pStyle w:val="Caption"/>
              <w:ind w:firstLine="0"/>
              <w:jc w:val="right"/>
            </w:pPr>
            <w:r>
              <w:t xml:space="preserve">(Eq. </w:t>
            </w:r>
            <w:fldSimple w:instr=" SEQ Eq. \* ARABIC ">
              <w:r w:rsidR="004325F8">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4325F8">
        <w:t xml:space="preserve">(Eq. </w:t>
      </w:r>
      <w:r w:rsidR="004325F8">
        <w:rPr>
          <w:noProof/>
        </w:rPr>
        <w:t>12</w:t>
      </w:r>
      <w:r w:rsidR="004325F8">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4325F8">
        <w:t xml:space="preserve">(Eq. </w:t>
      </w:r>
      <w:r w:rsidR="004325F8">
        <w:rPr>
          <w:noProof/>
        </w:rPr>
        <w:t>13</w:t>
      </w:r>
      <w:r w:rsidR="004325F8">
        <w:t>)</w:t>
      </w:r>
      <w:r w:rsidR="006E0625">
        <w:fldChar w:fldCharType="end"/>
      </w:r>
      <w:r w:rsidR="006E0625">
        <w:t>. By applying this to all bodies in the system at a given time and by iterating the process over subsequent moments in time a “movie”-like trajectory of the dynamics of the system can be obtained.</w:t>
      </w:r>
    </w:p>
    <w:p w:rsidR="006E0625" w:rsidRDefault="006E0625" w:rsidP="006E0625">
      <w:pPr>
        <w:jc w:val="both"/>
      </w:pPr>
      <w:r>
        <w:t>We now examin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8D44E5">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lt;sup&gt;2&lt;/sup&gt;", "plainTextFormattedCitation" : "2", "previouslyFormattedCitation" : "&lt;sup&gt;2&lt;/sup&gt;" }, "properties" : { "noteIndex" : 0 }, "schema" : "https://github.com/citation-style-language/schema/raw/master/csl-citation.json" }</w:instrText>
      </w:r>
      <w:r w:rsidR="008D44E5">
        <w:fldChar w:fldCharType="separate"/>
      </w:r>
      <w:r w:rsidR="008D44E5" w:rsidRPr="008D44E5">
        <w:rPr>
          <w:noProof/>
          <w:vertAlign w:val="superscript"/>
        </w:rPr>
        <w:t>2</w:t>
      </w:r>
      <w:r w:rsidR="008D44E5">
        <w:fldChar w:fldCharType="end"/>
      </w:r>
      <w:r>
        <w:t>, CHARMM</w:t>
      </w:r>
      <w:r w:rsidR="008D44E5">
        <w:fldChar w:fldCharType="begin" w:fldLock="1"/>
      </w:r>
      <w:r w:rsidR="006651F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lt;sup&gt;4&lt;/sup&gt;", "plainTextFormattedCitation" : "4", "previouslyFormattedCitation" : "&lt;sup&gt;4&lt;/sup&gt;" }, "properties" : { "noteIndex" : 0 }, "schema" : "https://github.com/citation-style-language/schema/raw/master/csl-citation.json" }</w:instrText>
      </w:r>
      <w:r w:rsidR="008D44E5">
        <w:fldChar w:fldCharType="separate"/>
      </w:r>
      <w:r w:rsidR="008D44E5" w:rsidRPr="008D44E5">
        <w:rPr>
          <w:noProof/>
          <w:vertAlign w:val="superscript"/>
        </w:rPr>
        <w:t>4</w:t>
      </w:r>
      <w:r w:rsidR="008D44E5">
        <w:fldChar w:fldCharType="end"/>
      </w:r>
      <w:r>
        <w:t>, NAMD, Gromacs</w:t>
      </w:r>
      <w:r w:rsidR="008D44E5">
        <w:fldChar w:fldCharType="begin" w:fldLock="1"/>
      </w:r>
      <w:r w:rsidR="006651F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lt;sup&gt;3&lt;/sup&gt;", "plainTextFormattedCitation" : "3", "previouslyFormattedCitation" : "&lt;sup&gt;3&lt;/sup&gt;" }, "properties" : { "noteIndex" : 0 }, "schema" : "https://github.com/citation-style-language/schema/raw/master/csl-citation.json" }</w:instrText>
      </w:r>
      <w:r w:rsidR="008D44E5">
        <w:fldChar w:fldCharType="separate"/>
      </w:r>
      <w:r w:rsidR="008D44E5" w:rsidRPr="008D44E5">
        <w:rPr>
          <w:noProof/>
          <w:vertAlign w:val="superscript"/>
        </w:rPr>
        <w:t>3</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9F613A">
            <w:pPr>
              <w:pStyle w:val="Caption"/>
              <w:ind w:firstLine="0"/>
              <w:jc w:val="right"/>
            </w:pPr>
            <w:r>
              <w:t xml:space="preserve">(Eq. </w:t>
            </w:r>
            <w:fldSimple w:instr=" SEQ Eq. \* ARABIC ">
              <w:r w:rsidR="004325F8">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9F613A">
            <w:pPr>
              <w:pStyle w:val="Caption"/>
              <w:ind w:firstLine="0"/>
              <w:jc w:val="right"/>
            </w:pPr>
          </w:p>
        </w:tc>
      </w:tr>
    </w:tbl>
    <w:p w:rsidR="006E0625" w:rsidRDefault="006E0625" w:rsidP="006E0625">
      <w:pPr>
        <w:jc w:val="both"/>
      </w:pPr>
    </w:p>
    <w:p w:rsidR="006E0625" w:rsidRDefault="003C5F8E" w:rsidP="006E0625">
      <w:pPr>
        <w:ind w:firstLine="0"/>
        <w:jc w:val="both"/>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 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is accounts for electrostatic interactions between the charges of individual atoms in the system. </w:t>
      </w:r>
    </w:p>
    <w:p w:rsidR="001572F7" w:rsidRDefault="008D44E5" w:rsidP="006E0625">
      <w:pPr>
        <w:ind w:firstLine="0"/>
        <w:jc w:val="both"/>
      </w:pPr>
      <w:r>
        <w:tab/>
        <w:t xml:space="preserve">Examination of the potential function reveals what is needed to run a molecular dynamics simulation. First, </w:t>
      </w:r>
      <w:r w:rsidR="001572F7">
        <w:t xml:space="preserve">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pPr>
        <w:jc w:val="both"/>
      </w:pPr>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 It is an elaboration on the ff99SB, ff10SB and ff12SB force fields that preceded it. Other available force fields include Amber ff14ipq, CHARMM36, OPLS as well as the AMOEBA polarizable force field that allows for changes to atomic partial charges as the simulation proceeds.</w:t>
      </w:r>
    </w:p>
    <w:p w:rsidR="00D3418A" w:rsidRDefault="00D3418A" w:rsidP="001572F7">
      <w:pPr>
        <w:jc w:val="both"/>
      </w:pPr>
      <w:r>
        <w:t>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microcanonical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barostats and the most common algorithms in use today include the Berendsen, Langevin and Monte Carlo. The NPT ensemble is of particular importance in our work as it allows the system volume to fluctuate under constant temperature and pressure as is the case with a physical crystal in experimental conditions.</w:t>
      </w:r>
    </w:p>
    <w:p w:rsidR="00D3418A" w:rsidRDefault="00D3418A" w:rsidP="001572F7">
      <w:pPr>
        <w:jc w:val="both"/>
      </w:pPr>
      <w:r>
        <w:t xml:space="preserve">Second, there are enhancements aimed at increasing the efficiency of the molecular dynamics calculation.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D244F6">
        <w:t xml:space="preserve">(Eq. </w:t>
      </w:r>
      <w:r w:rsidR="00D244F6">
        <w:rPr>
          <w:noProof/>
        </w:rPr>
        <w:t>12</w:t>
      </w:r>
      <w:r w:rsidR="00D244F6">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D244F6">
        <w:t xml:space="preserve">(Eq. </w:t>
      </w:r>
      <w:r w:rsidR="00D244F6">
        <w:rPr>
          <w:noProof/>
        </w:rPr>
        <w:t>13</w:t>
      </w:r>
      <w:r w:rsidR="00D244F6">
        <w:t>)</w:t>
      </w:r>
      <w:r w:rsidR="00D244F6">
        <w:fldChar w:fldCharType="end"/>
      </w:r>
      <w:r w:rsidR="00D244F6">
        <w:t xml:space="preserve">.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 SHAKE and RATTLE), time steps can sometimes be increased up to about 5 femtoseconds. </w:t>
      </w:r>
    </w:p>
    <w:p w:rsidR="00D244F6" w:rsidRDefault="00094308" w:rsidP="001572F7">
      <w:pPr>
        <w:jc w:val="both"/>
      </w:pPr>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 was 8.8 picoseconds (ps) long. The longest simula</w:t>
      </w:r>
      <w:r w:rsidR="00F365CD">
        <w:t xml:space="preserve">tions to date have attained the millisecond time scale, but the great majority of simulations performed today range from 10s to 100s of nanoseconds (ns). </w:t>
      </w:r>
      <w:r>
        <w:t xml:space="preserve"> </w:t>
      </w:r>
    </w:p>
    <w:p w:rsidR="00F0303B" w:rsidRDefault="00F365CD" w:rsidP="001572F7">
      <w:pPr>
        <w:jc w:val="both"/>
      </w:pPr>
      <w:r>
        <w:t>Since the great bulk of calculation time is spent on the potential energy function, a number of approaches aim increase the efficiency of this part of the method. For example, the three bonded term calculation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 The same cannot be done for electrostatics, which decreases much more slowly with distance (</w:t>
      </w:r>
      <w:r w:rsidR="00F0303B">
        <w:rPr>
          <w:i/>
        </w:rPr>
        <w:t>1/r</w:t>
      </w:r>
      <w:r w:rsidR="00F0303B">
        <w:t>). Fortunately however, when dealing with a periodic system, an algorithm called Ewald summation (after the same Paul Peter Ewald we met in crystallography)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p>
    <w:p w:rsidR="00BC65D0" w:rsidRDefault="00F0303B" w:rsidP="007E510F">
      <w:pPr>
        <w:jc w:val="both"/>
      </w:pPr>
      <w:r>
        <w:t xml:space="preserve">Finally, we mention that molecules are very rarely simulated in molecular dynamics </w:t>
      </w:r>
      <w:r>
        <w:rPr>
          <w:i/>
        </w:rPr>
        <w:t>in vacuo</w:t>
      </w:r>
      <w:r>
        <w:t xml:space="preserve">. Not only is this unrealistic as molecules usually are not encountered in nature in solitary confinement, but it also would lead to sever artefacts on account of the high energy </w:t>
      </w:r>
      <w:r w:rsidR="007E510F">
        <w:t xml:space="preserve">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spc-e, tip3p, tip4p and tip4p-ew. However, even such a system would not be successful as the box of water with protein would itself be located in a vaccum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outline of reasearch</w:t>
      </w:r>
      <w:bookmarkStart w:id="14" w:name="_GoBack"/>
      <w:bookmarkEnd w:id="14"/>
    </w:p>
    <w:p w:rsidR="00216D64" w:rsidRDefault="00216D64" w:rsidP="00216D64">
      <w:pPr>
        <w:jc w:val="both"/>
      </w:pPr>
      <w:r>
        <w:t>Both macromolecular x-ray crystallography and molecular dynamics have proven themselves to be extremely valuable methods in the biophysical arsenal. However, both methods also suffer from several limitations. It is the overarching idea in the present work that molecular dynamics simulations of crystals can contribute to resolving some of these limitations.</w:t>
      </w:r>
    </w:p>
    <w:p w:rsidR="00364F49" w:rsidRDefault="00364F49" w:rsidP="00364F49">
      <w:r>
        <w:t xml:space="preserve">Crystallography: First sources of error and noise. Sometimes so high (low res) that indeterminate. Simulations if reliable could tell us more to help resolve. Second, time and space average… End up </w:t>
      </w:r>
      <w:r>
        <w:lastRenderedPageBreak/>
        <w:t>with single static view. Myopic because one best rep view of the average. In fact crystals move (dynamic) and heterogenous. Recent efforts by several group aimed at resolving this. Ensemble refinement. Networks stuff from Fraser. Diffuse scattering from … Move and insights about functions. Also insights about crytals. By simulating over multiple copies (space) and ns (time) we can undo the averaging and get time-space resolved glimpse. A more comprehensive view of the crystal. Also, information about crystals: solvent distribution, etc lead to better refinement techniques. Finally, in itself a better set of priors.</w:t>
      </w:r>
    </w:p>
    <w:p w:rsidR="00364F49" w:rsidRDefault="00364F49" w:rsidP="00364F49">
      <w:r>
        <w:t xml:space="preserve">MD is good but usually run as solvated box. Good sense but drawback that </w:t>
      </w:r>
      <w:r w:rsidR="00D61D4A">
        <w:t>not comparing against experimental… Validation from crystals. Look directly at experimentals such as structure, fluctuations, electron density and amplitudes… Can check how well it’s doing and modify ff…</w:t>
      </w:r>
    </w:p>
    <w:p w:rsidR="00216D64" w:rsidRDefault="00216D64" w:rsidP="00D61D4A"/>
    <w:p w:rsidR="00216D64" w:rsidRDefault="00216D64" w:rsidP="00216D64">
      <w:pPr>
        <w:jc w:val="both"/>
      </w:pPr>
      <w:r>
        <w:t>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Part I deals with fundamental questions of the methodology for carrying out molecular dynamics of crystals. It investigates how to set up and carry out crystal simulations as well as how to analyze them given the unique qualities of the produced data. After investigating simulations of a small peptide crystal (Chapter 2 and 3) we move on to examine results when the presented methodology is applied to more relevant crystals of proteins (Chapter 4) and nucleic acids (Chapter 5). Chapters 2 and 3 are also demonstrate the proof of concept that information gained from molecular dynamics of crystals can be directly used to improve our knowledge about crystals and to enhance the interpretation of experimental crystallography data. Chapters 4 and 5 on the other hand examine various aspects of molecular dynamics force field validation and paint possible further paths for improving on current force fields based on data obtained from crystal simulations. Chapter</w:t>
      </w:r>
      <w:r w:rsidR="00367BC7">
        <w:t xml:space="preserve"> 2 first appeared in the </w:t>
      </w:r>
      <w:r w:rsidR="00367BC7" w:rsidRPr="008217B9">
        <w:rPr>
          <w:i/>
        </w:rPr>
        <w:t>Journal of the American Chemical Society</w:t>
      </w:r>
      <w:r w:rsidR="00367BC7">
        <w:t xml:space="preserve"> as… Chapter 3 first appeared in </w:t>
      </w:r>
      <w:r w:rsidR="00367BC7" w:rsidRPr="008217B9">
        <w:rPr>
          <w:i/>
        </w:rPr>
        <w:t>Protein Science</w:t>
      </w:r>
      <w:r w:rsidR="00367BC7">
        <w:t xml:space="preserve"> as… Chapter 4 first appeared in </w:t>
      </w:r>
      <w:r w:rsidR="00367BC7" w:rsidRPr="008217B9">
        <w:rPr>
          <w:i/>
        </w:rPr>
        <w:t>Biochimica et Biophysica Acta</w:t>
      </w:r>
      <w:r w:rsidR="00367BC7">
        <w:t xml:space="preserve"> as…</w:t>
      </w:r>
    </w:p>
    <w:p w:rsidR="00D30A66" w:rsidRDefault="00D30A66" w:rsidP="00216D64">
      <w:pPr>
        <w:jc w:val="both"/>
      </w:pPr>
      <w:r>
        <w:t xml:space="preserve">Part II presents examples of how molecular dynamics of crystals can play a useful role in the study of various questions in molecular biophysics. In Chapter 6 various states of the hairpin ribozyme are examined, both active precursor and transition states, to shed light on the specific mechanism of the enzyme’s self-cleavage reaction and to propose further paths for experimental validation. Chapter 7 studies Rnase A by a combination of solution state and crystal state molecular dynamics simulations in order to elucidate the mechanism of the phosphoryl transfer reaction it catalyzes. Chapter 6 first appeared in the </w:t>
      </w:r>
      <w:r w:rsidRPr="008217B9">
        <w:rPr>
          <w:i/>
        </w:rPr>
        <w:t>Journal of the American Chemical Society</w:t>
      </w:r>
      <w:r>
        <w:t xml:space="preserve"> as …</w:t>
      </w:r>
    </w:p>
    <w:p w:rsidR="00D61D4A" w:rsidRPr="00483C80" w:rsidRDefault="00D30A66" w:rsidP="00216D64">
      <w:r>
        <w:t xml:space="preserve">Finally, in Part III we show that molecular dynamics of crystals can be directly employed to improve crystallography methods. In Chapter 8 a molecular dynamics force field is implemented to accurately model protein ligands and small molecules in macromolecular crystals thus leading to chemically more accurate ligand geometries. Chapter 9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8 has been submitted for publication </w:t>
      </w:r>
      <w:r w:rsidR="008217B9">
        <w:t xml:space="preserve">and is currently under review at </w:t>
      </w:r>
      <w:r w:rsidR="008217B9" w:rsidRPr="008217B9">
        <w:rPr>
          <w:i/>
        </w:rPr>
        <w:t>Acta Crystallographica D</w:t>
      </w:r>
      <w:r w:rsidR="008217B9">
        <w:t xml:space="preserve">. </w:t>
      </w:r>
    </w:p>
    <w:p w:rsidR="00917222" w:rsidRDefault="00CE1213" w:rsidP="00917222">
      <w:r>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917222" w:rsidP="00AA70F5">
      <w:pPr>
        <w:pStyle w:val="Heading1"/>
      </w:pPr>
      <w:bookmarkStart w:id="15" w:name="_Toc423711148"/>
      <w:r>
        <w:t>Developing molecular dynamics of crystals.</w:t>
      </w:r>
      <w:bookmarkEnd w:id="15"/>
    </w:p>
    <w:p w:rsidR="00917222" w:rsidRDefault="00917222" w:rsidP="005341F6">
      <w:pPr>
        <w:pStyle w:val="Heading2"/>
      </w:pPr>
      <w:bookmarkStart w:id="16" w:name="_Toc423711149"/>
      <w:r>
        <w:t>Fav8 1</w:t>
      </w:r>
      <w:bookmarkEnd w:id="16"/>
    </w:p>
    <w:p w:rsidR="00483C80" w:rsidRPr="00483C80"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7" w:name="_Toc423711150"/>
      <w:r w:rsidRPr="00364F49">
        <w:t>Fav8 2</w:t>
      </w:r>
      <w:bookmarkEnd w:id="17"/>
    </w:p>
    <w:p w:rsidR="00483C80" w:rsidRPr="00483C80"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8" w:name="_Toc423711151"/>
      <w:r w:rsidRPr="00364F49">
        <w:t>4lzt</w:t>
      </w:r>
      <w:bookmarkEnd w:id="18"/>
    </w:p>
    <w:p w:rsidR="00483C80" w:rsidRPr="00483C80" w:rsidRDefault="00483C80" w:rsidP="00483C80">
      <w:r>
        <w:t>Blah blah</w:t>
      </w:r>
    </w:p>
    <w:p w:rsidR="006651FB" w:rsidRDefault="006651FB">
      <w:pPr>
        <w:rPr>
          <w:rFonts w:asciiTheme="majorHAnsi" w:eastAsiaTheme="majorEastAsia" w:hAnsiTheme="majorHAnsi" w:cstheme="majorBidi"/>
          <w:b/>
          <w:bCs/>
          <w:i/>
          <w:iCs/>
          <w:sz w:val="28"/>
          <w:szCs w:val="28"/>
        </w:rPr>
      </w:pPr>
      <w:r>
        <w:lastRenderedPageBreak/>
        <w:br w:type="page"/>
      </w:r>
    </w:p>
    <w:p w:rsidR="00917222" w:rsidRPr="00364F49" w:rsidRDefault="00917222" w:rsidP="00917222">
      <w:pPr>
        <w:pStyle w:val="Heading2"/>
      </w:pPr>
      <w:bookmarkStart w:id="19" w:name="_Toc423711152"/>
      <w:r w:rsidRPr="00364F49">
        <w:t>DNA/RNA</w:t>
      </w:r>
      <w:bookmarkEnd w:id="19"/>
    </w:p>
    <w:p w:rsidR="00483C80" w:rsidRPr="00483C80" w:rsidRDefault="00483C80" w:rsidP="00483C80">
      <w:r>
        <w:t>Blah blah</w:t>
      </w:r>
    </w:p>
    <w:p w:rsidR="006651FB" w:rsidRDefault="006651FB">
      <w:pPr>
        <w:rPr>
          <w:rFonts w:asciiTheme="majorHAnsi" w:eastAsiaTheme="majorEastAsia" w:hAnsiTheme="majorHAnsi" w:cstheme="majorBidi"/>
          <w:b/>
          <w:bCs/>
          <w:i/>
          <w:iCs/>
          <w:sz w:val="32"/>
          <w:szCs w:val="32"/>
        </w:rPr>
      </w:pPr>
      <w:r>
        <w:br w:type="page"/>
      </w:r>
    </w:p>
    <w:p w:rsidR="006651FB" w:rsidRPr="00FA56E6" w:rsidRDefault="00917222" w:rsidP="00FA56E6">
      <w:pPr>
        <w:pStyle w:val="Heading1"/>
      </w:pPr>
      <w:bookmarkStart w:id="20" w:name="_Toc423711153"/>
      <w:r w:rsidRPr="00917222">
        <w:t>Applications of molecular dynamics of crystals</w:t>
      </w:r>
      <w:bookmarkEnd w:id="20"/>
    </w:p>
    <w:p w:rsidR="00483C80" w:rsidRDefault="00917222" w:rsidP="00E2500F">
      <w:pPr>
        <w:pStyle w:val="Heading2"/>
        <w:numPr>
          <w:ilvl w:val="1"/>
          <w:numId w:val="2"/>
        </w:numPr>
      </w:pPr>
      <w:bookmarkStart w:id="21" w:name="_Toc423711154"/>
      <w:r w:rsidRPr="00917222">
        <w:t>Hairpin</w:t>
      </w:r>
      <w:bookmarkEnd w:id="21"/>
    </w:p>
    <w:p w:rsidR="00483C80" w:rsidRPr="00483C80"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bookmarkStart w:id="22" w:name="_Toc423711155"/>
      <w:r w:rsidRPr="00917222">
        <w:t>RnaseA</w:t>
      </w:r>
      <w:bookmarkEnd w:id="22"/>
    </w:p>
    <w:p w:rsidR="00483C80" w:rsidRPr="00483C80" w:rsidRDefault="00483C80" w:rsidP="00483C80">
      <w:r>
        <w:t>Blah blah</w:t>
      </w:r>
    </w:p>
    <w:p w:rsidR="006651FB" w:rsidRDefault="006651FB">
      <w:pPr>
        <w:rPr>
          <w:rFonts w:asciiTheme="majorHAnsi" w:eastAsiaTheme="majorEastAsia" w:hAnsiTheme="majorHAnsi" w:cstheme="majorBidi"/>
          <w:b/>
          <w:bCs/>
          <w:i/>
          <w:iCs/>
          <w:sz w:val="32"/>
          <w:szCs w:val="32"/>
        </w:rPr>
      </w:pPr>
      <w:r>
        <w:br w:type="page"/>
      </w:r>
    </w:p>
    <w:p w:rsidR="00917222" w:rsidRDefault="00917222" w:rsidP="00AA70F5">
      <w:pPr>
        <w:pStyle w:val="Heading1"/>
      </w:pPr>
      <w:bookmarkStart w:id="23" w:name="_Toc423711156"/>
      <w:r>
        <w:t>Improved crystallographic methods through crystal molecular dynamics</w:t>
      </w:r>
      <w:bookmarkEnd w:id="23"/>
    </w:p>
    <w:p w:rsidR="00917222" w:rsidRDefault="00917222" w:rsidP="00AA70F5">
      <w:pPr>
        <w:pStyle w:val="Heading2"/>
      </w:pPr>
      <w:bookmarkStart w:id="24" w:name="_Toc423711157"/>
      <w:r>
        <w:t>AFITT</w:t>
      </w:r>
      <w:bookmarkEnd w:id="24"/>
    </w:p>
    <w:p w:rsidR="00483C80" w:rsidRPr="00917222"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25" w:name="_Toc423711158"/>
      <w:r>
        <w:t>Phenix-Amber</w:t>
      </w:r>
      <w:bookmarkEnd w:id="25"/>
    </w:p>
    <w:p w:rsidR="00483C80" w:rsidRDefault="00483C80" w:rsidP="00483C80">
      <w:r>
        <w:t>Blah blah</w:t>
      </w:r>
    </w:p>
    <w:p w:rsidR="00FA56E6" w:rsidRDefault="00FA56E6">
      <w:pPr>
        <w:rPr>
          <w:b/>
          <w:i/>
          <w:sz w:val="32"/>
        </w:rPr>
      </w:pPr>
      <w:r>
        <w:br w:type="page"/>
      </w:r>
    </w:p>
    <w:p w:rsidR="006651FB" w:rsidRPr="00917222" w:rsidRDefault="006651FB" w:rsidP="004325F8">
      <w:pPr>
        <w:pStyle w:val="Heading1"/>
        <w:numPr>
          <w:ilvl w:val="0"/>
          <w:numId w:val="0"/>
        </w:numPr>
      </w:pPr>
      <w:bookmarkStart w:id="26" w:name="_Toc423711159"/>
      <w:r>
        <w:t>Bibliography</w:t>
      </w:r>
      <w:bookmarkEnd w:id="26"/>
    </w:p>
    <w:p w:rsidR="006651FB" w:rsidRPr="006651FB" w:rsidRDefault="006651FB">
      <w:pPr>
        <w:pStyle w:val="NormalWeb"/>
        <w:divId w:val="1002704093"/>
        <w:rPr>
          <w:rFonts w:ascii="Garamond" w:eastAsiaTheme="minorEastAsia" w:hAnsi="Garamond"/>
          <w:noProof/>
          <w:sz w:val="22"/>
        </w:rPr>
      </w:pPr>
      <w:r>
        <w:fldChar w:fldCharType="begin" w:fldLock="1"/>
      </w:r>
      <w:r>
        <w:instrText xml:space="preserve">ADDIN Mendeley Bibliography CSL_BIBLIOGRAPHY </w:instrText>
      </w:r>
      <w:r>
        <w:fldChar w:fldCharType="separate"/>
      </w:r>
      <w:r w:rsidRPr="006651FB">
        <w:rPr>
          <w:rFonts w:ascii="Garamond" w:hAnsi="Garamond"/>
          <w:noProof/>
          <w:sz w:val="22"/>
        </w:rPr>
        <w:t>1. Alder BJ, Wainwright TE. Studies in Molecular Dynamics. I. General Method. 1959;31(2):459.</w:t>
      </w:r>
    </w:p>
    <w:p w:rsidR="006651FB" w:rsidRPr="006651FB" w:rsidRDefault="006651FB">
      <w:pPr>
        <w:pStyle w:val="NormalWeb"/>
        <w:divId w:val="1002704093"/>
        <w:rPr>
          <w:rFonts w:ascii="Garamond" w:hAnsi="Garamond"/>
          <w:noProof/>
          <w:sz w:val="22"/>
        </w:rPr>
      </w:pPr>
      <w:r w:rsidRPr="006651FB">
        <w:rPr>
          <w:rFonts w:ascii="Garamond" w:hAnsi="Garamond"/>
          <w:noProof/>
          <w:sz w:val="22"/>
        </w:rPr>
        <w:t>2. Case DA, Babin V, Berryman JT, Betz RM, Cai Q, Cerutti DS, Cheatham, III TE, Darden TA, Duke RE, Gohlke H, et al. AMBER 14. 2014.</w:t>
      </w:r>
    </w:p>
    <w:p w:rsidR="006651FB" w:rsidRPr="006651FB" w:rsidRDefault="006651FB">
      <w:pPr>
        <w:pStyle w:val="NormalWeb"/>
        <w:divId w:val="1002704093"/>
        <w:rPr>
          <w:rFonts w:ascii="Garamond" w:hAnsi="Garamond"/>
          <w:noProof/>
          <w:sz w:val="22"/>
        </w:rPr>
      </w:pPr>
      <w:r w:rsidRPr="006651FB">
        <w:rPr>
          <w:rFonts w:ascii="Garamond" w:hAnsi="Garamond"/>
          <w:noProof/>
          <w:sz w:val="22"/>
        </w:rPr>
        <w:t>3. Hess B, Kutzner C, van der Spoel D, Lindahl E. GROMACS 4:  Algorithms for Highly Efficient, Load-Balanced, and Scalable Molecular Simulation. 2008;4(3):435–447.</w:t>
      </w:r>
    </w:p>
    <w:p w:rsidR="006651FB" w:rsidRPr="006651FB" w:rsidRDefault="006651FB">
      <w:pPr>
        <w:pStyle w:val="NormalWeb"/>
        <w:divId w:val="1002704093"/>
        <w:rPr>
          <w:rFonts w:ascii="Garamond" w:hAnsi="Garamond"/>
          <w:noProof/>
          <w:sz w:val="22"/>
        </w:rPr>
      </w:pPr>
      <w:r w:rsidRPr="006651FB">
        <w:rPr>
          <w:rFonts w:ascii="Garamond" w:hAnsi="Garamond"/>
          <w:noProof/>
          <w:sz w:val="22"/>
        </w:rPr>
        <w:t>4. Hynninen A-P, Crowley MF. New faster CHARMM molecular dynamics engine. 2014;35(5):406–13.</w:t>
      </w:r>
    </w:p>
    <w:p w:rsidR="006651FB" w:rsidRPr="006651FB" w:rsidRDefault="006651FB">
      <w:pPr>
        <w:pStyle w:val="NormalWeb"/>
        <w:divId w:val="1002704093"/>
        <w:rPr>
          <w:rFonts w:ascii="Garamond" w:hAnsi="Garamond"/>
          <w:noProof/>
          <w:sz w:val="22"/>
        </w:rPr>
      </w:pPr>
      <w:r w:rsidRPr="006651FB">
        <w:rPr>
          <w:rFonts w:ascii="Garamond" w:hAnsi="Garamond"/>
          <w:noProof/>
          <w:sz w:val="22"/>
        </w:rPr>
        <w:t>5. McCammon JA, Gelin BR, Karplus M. Dynamics of folded proteins. 1977;267(5612):585–590.</w:t>
      </w:r>
    </w:p>
    <w:p w:rsidR="006651FB" w:rsidRPr="006651FB" w:rsidRDefault="006651FB">
      <w:pPr>
        <w:pStyle w:val="NormalWeb"/>
        <w:divId w:val="1002704093"/>
        <w:rPr>
          <w:rFonts w:ascii="Garamond" w:hAnsi="Garamond"/>
          <w:noProof/>
          <w:sz w:val="22"/>
        </w:rPr>
      </w:pPr>
      <w:r w:rsidRPr="006651FB">
        <w:rPr>
          <w:rFonts w:ascii="Garamond" w:hAnsi="Garamond"/>
          <w:noProof/>
          <w:sz w:val="22"/>
        </w:rPr>
        <w:t xml:space="preserve">6. Rahman A. Correlations in the Motion of Atoms in Liquid Argon. 1964;136(2A):A405–A411. </w:t>
      </w:r>
    </w:p>
    <w:p w:rsidR="00483C80" w:rsidRPr="00483C80" w:rsidRDefault="006651FB" w:rsidP="00483C80">
      <w:pPr>
        <w:ind w:firstLine="0"/>
      </w:pPr>
      <w:r>
        <w:fldChar w:fldCharType="end"/>
      </w:r>
    </w:p>
    <w:sectPr w:rsidR="00483C80" w:rsidRPr="00483C80" w:rsidSect="003470A7">
      <w:head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51FB" w:rsidRDefault="006651FB" w:rsidP="003D2C93">
      <w:pPr>
        <w:spacing w:after="0" w:line="240" w:lineRule="auto"/>
      </w:pPr>
      <w:r>
        <w:separator/>
      </w:r>
    </w:p>
  </w:endnote>
  <w:endnote w:type="continuationSeparator" w:id="0">
    <w:p w:rsidR="006651FB" w:rsidRDefault="006651FB" w:rsidP="003D2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235668"/>
      <w:docPartObj>
        <w:docPartGallery w:val="Page Numbers (Bottom of Page)"/>
        <w:docPartUnique/>
      </w:docPartObj>
    </w:sdtPr>
    <w:sdtEndPr>
      <w:rPr>
        <w:noProof/>
      </w:rPr>
    </w:sdtEndPr>
    <w:sdtContent>
      <w:p w:rsidR="006651FB" w:rsidRDefault="006651FB">
        <w:pPr>
          <w:pStyle w:val="Footer"/>
          <w:jc w:val="center"/>
        </w:pPr>
        <w:r>
          <w:fldChar w:fldCharType="begin"/>
        </w:r>
        <w:r>
          <w:instrText xml:space="preserve"> PAGE   \* MERGEFORMAT </w:instrText>
        </w:r>
        <w:r>
          <w:fldChar w:fldCharType="separate"/>
        </w:r>
        <w:r w:rsidR="009E1926">
          <w:rPr>
            <w:noProof/>
          </w:rPr>
          <w:t>27</w:t>
        </w:r>
        <w:r>
          <w:rPr>
            <w:noProof/>
          </w:rPr>
          <w:fldChar w:fldCharType="end"/>
        </w:r>
      </w:p>
    </w:sdtContent>
  </w:sdt>
  <w:p w:rsidR="006651FB" w:rsidRDefault="006651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51FB" w:rsidRDefault="006651FB" w:rsidP="003D2C93">
      <w:pPr>
        <w:spacing w:after="0" w:line="240" w:lineRule="auto"/>
      </w:pPr>
      <w:r>
        <w:separator/>
      </w:r>
    </w:p>
  </w:footnote>
  <w:footnote w:type="continuationSeparator" w:id="0">
    <w:p w:rsidR="006651FB" w:rsidRDefault="006651FB" w:rsidP="003D2C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51FB" w:rsidRDefault="006651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5BC2B3CA"/>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6185"/>
    <w:rsid w:val="00024895"/>
    <w:rsid w:val="00034BD7"/>
    <w:rsid w:val="000352EF"/>
    <w:rsid w:val="000414C1"/>
    <w:rsid w:val="00054357"/>
    <w:rsid w:val="0006616E"/>
    <w:rsid w:val="00071F18"/>
    <w:rsid w:val="00077290"/>
    <w:rsid w:val="00077759"/>
    <w:rsid w:val="00080573"/>
    <w:rsid w:val="0008196F"/>
    <w:rsid w:val="00091F98"/>
    <w:rsid w:val="00094308"/>
    <w:rsid w:val="00096EFB"/>
    <w:rsid w:val="000A59E2"/>
    <w:rsid w:val="000B5732"/>
    <w:rsid w:val="000B6E15"/>
    <w:rsid w:val="000D1796"/>
    <w:rsid w:val="000D1DF9"/>
    <w:rsid w:val="000E34F0"/>
    <w:rsid w:val="000E54CC"/>
    <w:rsid w:val="000E595A"/>
    <w:rsid w:val="001131FE"/>
    <w:rsid w:val="00113C1A"/>
    <w:rsid w:val="00114521"/>
    <w:rsid w:val="0013213E"/>
    <w:rsid w:val="001369AB"/>
    <w:rsid w:val="00141E4E"/>
    <w:rsid w:val="00153CFD"/>
    <w:rsid w:val="001572F7"/>
    <w:rsid w:val="0018284F"/>
    <w:rsid w:val="00190A19"/>
    <w:rsid w:val="001A2BC4"/>
    <w:rsid w:val="001A4D68"/>
    <w:rsid w:val="001C0FCF"/>
    <w:rsid w:val="001C25A8"/>
    <w:rsid w:val="001E0D5F"/>
    <w:rsid w:val="00203BD1"/>
    <w:rsid w:val="00216D64"/>
    <w:rsid w:val="0024199B"/>
    <w:rsid w:val="00242BF8"/>
    <w:rsid w:val="00246536"/>
    <w:rsid w:val="00250565"/>
    <w:rsid w:val="00256B9A"/>
    <w:rsid w:val="002713CB"/>
    <w:rsid w:val="00276237"/>
    <w:rsid w:val="00280BF8"/>
    <w:rsid w:val="002821D0"/>
    <w:rsid w:val="0028456E"/>
    <w:rsid w:val="002B11FA"/>
    <w:rsid w:val="002C220F"/>
    <w:rsid w:val="002D2255"/>
    <w:rsid w:val="002E0D1E"/>
    <w:rsid w:val="002F3380"/>
    <w:rsid w:val="00303B20"/>
    <w:rsid w:val="00303E6B"/>
    <w:rsid w:val="003140EB"/>
    <w:rsid w:val="003149A9"/>
    <w:rsid w:val="0032012B"/>
    <w:rsid w:val="003470A7"/>
    <w:rsid w:val="00364F49"/>
    <w:rsid w:val="0036507F"/>
    <w:rsid w:val="00367BC7"/>
    <w:rsid w:val="00372D9C"/>
    <w:rsid w:val="00375F96"/>
    <w:rsid w:val="003829ED"/>
    <w:rsid w:val="003C20DA"/>
    <w:rsid w:val="003C5F8E"/>
    <w:rsid w:val="003D2C93"/>
    <w:rsid w:val="003E6F7B"/>
    <w:rsid w:val="003F17A3"/>
    <w:rsid w:val="003F2222"/>
    <w:rsid w:val="003F3F46"/>
    <w:rsid w:val="003F7956"/>
    <w:rsid w:val="0040436A"/>
    <w:rsid w:val="00405EE7"/>
    <w:rsid w:val="00406159"/>
    <w:rsid w:val="00407B80"/>
    <w:rsid w:val="00407C6D"/>
    <w:rsid w:val="00407DA4"/>
    <w:rsid w:val="00414F7C"/>
    <w:rsid w:val="00426DDB"/>
    <w:rsid w:val="004325F8"/>
    <w:rsid w:val="00443003"/>
    <w:rsid w:val="004653E9"/>
    <w:rsid w:val="004654AB"/>
    <w:rsid w:val="00467C24"/>
    <w:rsid w:val="00483C80"/>
    <w:rsid w:val="004858C7"/>
    <w:rsid w:val="00497EDB"/>
    <w:rsid w:val="004B386C"/>
    <w:rsid w:val="004C7707"/>
    <w:rsid w:val="004D03DD"/>
    <w:rsid w:val="004E09A3"/>
    <w:rsid w:val="004E6F27"/>
    <w:rsid w:val="004F0681"/>
    <w:rsid w:val="004F201D"/>
    <w:rsid w:val="004F2EAE"/>
    <w:rsid w:val="00505F98"/>
    <w:rsid w:val="00506262"/>
    <w:rsid w:val="0050767B"/>
    <w:rsid w:val="005341F6"/>
    <w:rsid w:val="00542BCB"/>
    <w:rsid w:val="00561865"/>
    <w:rsid w:val="005B64DD"/>
    <w:rsid w:val="005C023B"/>
    <w:rsid w:val="005C4274"/>
    <w:rsid w:val="005D60A7"/>
    <w:rsid w:val="005D651D"/>
    <w:rsid w:val="005E5BF9"/>
    <w:rsid w:val="005E7933"/>
    <w:rsid w:val="00605B18"/>
    <w:rsid w:val="006203E7"/>
    <w:rsid w:val="00635229"/>
    <w:rsid w:val="0064267C"/>
    <w:rsid w:val="00657D11"/>
    <w:rsid w:val="006651FB"/>
    <w:rsid w:val="00673ADB"/>
    <w:rsid w:val="00673D91"/>
    <w:rsid w:val="00684BE5"/>
    <w:rsid w:val="00684E15"/>
    <w:rsid w:val="00686954"/>
    <w:rsid w:val="006B14B1"/>
    <w:rsid w:val="006B2111"/>
    <w:rsid w:val="006D6ED5"/>
    <w:rsid w:val="006E0625"/>
    <w:rsid w:val="006E1612"/>
    <w:rsid w:val="006F2513"/>
    <w:rsid w:val="007105B2"/>
    <w:rsid w:val="007144BB"/>
    <w:rsid w:val="007250D0"/>
    <w:rsid w:val="00734031"/>
    <w:rsid w:val="00740F9F"/>
    <w:rsid w:val="007A1FE0"/>
    <w:rsid w:val="007A73EF"/>
    <w:rsid w:val="007A7464"/>
    <w:rsid w:val="007B1646"/>
    <w:rsid w:val="007B32A6"/>
    <w:rsid w:val="007C11D1"/>
    <w:rsid w:val="007D6FCF"/>
    <w:rsid w:val="007E3439"/>
    <w:rsid w:val="007E510F"/>
    <w:rsid w:val="00802F2D"/>
    <w:rsid w:val="00806545"/>
    <w:rsid w:val="00814221"/>
    <w:rsid w:val="008217B9"/>
    <w:rsid w:val="008245F2"/>
    <w:rsid w:val="0082463C"/>
    <w:rsid w:val="00832569"/>
    <w:rsid w:val="008372CE"/>
    <w:rsid w:val="00845E73"/>
    <w:rsid w:val="00851F27"/>
    <w:rsid w:val="008638E9"/>
    <w:rsid w:val="00875EDD"/>
    <w:rsid w:val="00881846"/>
    <w:rsid w:val="0089221D"/>
    <w:rsid w:val="00896FD3"/>
    <w:rsid w:val="008A4E45"/>
    <w:rsid w:val="008B0737"/>
    <w:rsid w:val="008B2BF2"/>
    <w:rsid w:val="008C6BC1"/>
    <w:rsid w:val="008D2AEB"/>
    <w:rsid w:val="008D44E5"/>
    <w:rsid w:val="008D7962"/>
    <w:rsid w:val="008F4CB8"/>
    <w:rsid w:val="00902715"/>
    <w:rsid w:val="00910F51"/>
    <w:rsid w:val="00912451"/>
    <w:rsid w:val="00917222"/>
    <w:rsid w:val="009214F1"/>
    <w:rsid w:val="00942F65"/>
    <w:rsid w:val="00946AD7"/>
    <w:rsid w:val="00975539"/>
    <w:rsid w:val="00980AB9"/>
    <w:rsid w:val="00981E3D"/>
    <w:rsid w:val="00982531"/>
    <w:rsid w:val="00991CFF"/>
    <w:rsid w:val="00996D66"/>
    <w:rsid w:val="00997433"/>
    <w:rsid w:val="009A05AE"/>
    <w:rsid w:val="009A4861"/>
    <w:rsid w:val="009C076E"/>
    <w:rsid w:val="009C60E1"/>
    <w:rsid w:val="009E1926"/>
    <w:rsid w:val="009E2C7C"/>
    <w:rsid w:val="009F537B"/>
    <w:rsid w:val="009F613A"/>
    <w:rsid w:val="00A0235B"/>
    <w:rsid w:val="00A02816"/>
    <w:rsid w:val="00A04770"/>
    <w:rsid w:val="00A04D4A"/>
    <w:rsid w:val="00A13346"/>
    <w:rsid w:val="00A134E5"/>
    <w:rsid w:val="00A24DB5"/>
    <w:rsid w:val="00A26E65"/>
    <w:rsid w:val="00A34D1F"/>
    <w:rsid w:val="00A46703"/>
    <w:rsid w:val="00A477AD"/>
    <w:rsid w:val="00A54D66"/>
    <w:rsid w:val="00A72E42"/>
    <w:rsid w:val="00A825A0"/>
    <w:rsid w:val="00A82F6B"/>
    <w:rsid w:val="00A836C5"/>
    <w:rsid w:val="00A9191E"/>
    <w:rsid w:val="00A94C15"/>
    <w:rsid w:val="00AA62AD"/>
    <w:rsid w:val="00AA6FB2"/>
    <w:rsid w:val="00AA70F5"/>
    <w:rsid w:val="00AB5495"/>
    <w:rsid w:val="00AC08AD"/>
    <w:rsid w:val="00AE14AE"/>
    <w:rsid w:val="00B04E3E"/>
    <w:rsid w:val="00B17E60"/>
    <w:rsid w:val="00B248A1"/>
    <w:rsid w:val="00B354F6"/>
    <w:rsid w:val="00B3612A"/>
    <w:rsid w:val="00B43847"/>
    <w:rsid w:val="00B5125D"/>
    <w:rsid w:val="00B53E5D"/>
    <w:rsid w:val="00B63D24"/>
    <w:rsid w:val="00B978F8"/>
    <w:rsid w:val="00BC027C"/>
    <w:rsid w:val="00BC0DD1"/>
    <w:rsid w:val="00BC65D0"/>
    <w:rsid w:val="00BE279D"/>
    <w:rsid w:val="00BE2999"/>
    <w:rsid w:val="00BF6BF1"/>
    <w:rsid w:val="00C22F50"/>
    <w:rsid w:val="00C2446F"/>
    <w:rsid w:val="00C247CB"/>
    <w:rsid w:val="00C41689"/>
    <w:rsid w:val="00C522E0"/>
    <w:rsid w:val="00C53FBF"/>
    <w:rsid w:val="00C60410"/>
    <w:rsid w:val="00C631A5"/>
    <w:rsid w:val="00C82662"/>
    <w:rsid w:val="00C83729"/>
    <w:rsid w:val="00C83C43"/>
    <w:rsid w:val="00C84547"/>
    <w:rsid w:val="00C85FD6"/>
    <w:rsid w:val="00C951E8"/>
    <w:rsid w:val="00CB278E"/>
    <w:rsid w:val="00CB49D7"/>
    <w:rsid w:val="00CC0A46"/>
    <w:rsid w:val="00CC4A4B"/>
    <w:rsid w:val="00CD05FF"/>
    <w:rsid w:val="00CD0C09"/>
    <w:rsid w:val="00CE1213"/>
    <w:rsid w:val="00CE4AA6"/>
    <w:rsid w:val="00CF2009"/>
    <w:rsid w:val="00CF517E"/>
    <w:rsid w:val="00D109E6"/>
    <w:rsid w:val="00D244F6"/>
    <w:rsid w:val="00D30A66"/>
    <w:rsid w:val="00D3418A"/>
    <w:rsid w:val="00D42381"/>
    <w:rsid w:val="00D55F11"/>
    <w:rsid w:val="00D61D4A"/>
    <w:rsid w:val="00D82A35"/>
    <w:rsid w:val="00D93D5B"/>
    <w:rsid w:val="00DA0B6D"/>
    <w:rsid w:val="00DC1165"/>
    <w:rsid w:val="00DC653B"/>
    <w:rsid w:val="00DE5C7B"/>
    <w:rsid w:val="00E00A8B"/>
    <w:rsid w:val="00E10A06"/>
    <w:rsid w:val="00E1602F"/>
    <w:rsid w:val="00E24745"/>
    <w:rsid w:val="00E2500F"/>
    <w:rsid w:val="00E27268"/>
    <w:rsid w:val="00E36162"/>
    <w:rsid w:val="00E90BE5"/>
    <w:rsid w:val="00EB0878"/>
    <w:rsid w:val="00EB415F"/>
    <w:rsid w:val="00EB79FD"/>
    <w:rsid w:val="00ED048C"/>
    <w:rsid w:val="00ED2B3E"/>
    <w:rsid w:val="00EE29F8"/>
    <w:rsid w:val="00F00478"/>
    <w:rsid w:val="00F0303B"/>
    <w:rsid w:val="00F123D8"/>
    <w:rsid w:val="00F21931"/>
    <w:rsid w:val="00F24946"/>
    <w:rsid w:val="00F365CD"/>
    <w:rsid w:val="00F873CB"/>
    <w:rsid w:val="00F90207"/>
    <w:rsid w:val="00FA56E6"/>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80"/>
  </w:style>
  <w:style w:type="paragraph" w:styleId="Heading1">
    <w:name w:val="heading 1"/>
    <w:basedOn w:val="Normal"/>
    <w:next w:val="Normal"/>
    <w:link w:val="Heading1Char"/>
    <w:uiPriority w:val="9"/>
    <w:qFormat/>
    <w:rsid w:val="002F3380"/>
    <w:pPr>
      <w:numPr>
        <w:numId w:val="7"/>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F3380"/>
    <w:rPr>
      <w:b/>
      <w:bCs/>
      <w:sz w:val="18"/>
      <w:szCs w:val="18"/>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2F3380"/>
    <w:pPr>
      <w:spacing w:after="100"/>
      <w:ind w:left="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character" w:customStyle="1" w:styleId="playingChar">
    <w:name w:val="playing Char"/>
    <w:basedOn w:val="DefaultParagraphFont"/>
    <w:link w:val="playing"/>
    <w:rsid w:val="006651FB"/>
    <w:rPr>
      <w:b/>
      <w:i/>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FF4D97-D16F-4AA0-B793-39F62017F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6</TotalTime>
  <Pages>35</Pages>
  <Words>9554</Words>
  <Characters>54462</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63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43</cp:revision>
  <dcterms:created xsi:type="dcterms:W3CDTF">2015-06-19T18:12:00Z</dcterms:created>
  <dcterms:modified xsi:type="dcterms:W3CDTF">2015-07-04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council-of-science-editors-alphabetical</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